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D12E" w14:textId="575CFD4A" w:rsidR="004B60C5" w:rsidRDefault="004B60C5" w:rsidP="00D95E8C">
      <w:pPr>
        <w:spacing w:after="0" w:line="240" w:lineRule="auto"/>
        <w:jc w:val="center"/>
        <w:rPr>
          <w:noProof/>
        </w:rPr>
      </w:pPr>
      <w:bookmarkStart w:id="0" w:name="_GoBack"/>
      <w:bookmarkEnd w:id="0"/>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1" w:name="_Hlk157901308"/>
      <w:bookmarkEnd w:id="1"/>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2" w:name="_Toc159681530"/>
      <w:r w:rsidRPr="002045EF">
        <w:rPr>
          <w:rFonts w:cs="Times New Roman"/>
          <w:bCs/>
          <w:lang w:val="en-US"/>
        </w:rPr>
        <w:lastRenderedPageBreak/>
        <w:t>ABSTRAK</w:t>
      </w:r>
      <w:bookmarkEnd w:id="2"/>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3"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3"/>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4" w:name="_Toc159681531"/>
      <w:r w:rsidR="00B7076B" w:rsidRPr="00B7076B">
        <w:rPr>
          <w:rFonts w:cs="Times New Roman"/>
          <w:bCs/>
          <w:lang w:val="en-US"/>
        </w:rPr>
        <w:lastRenderedPageBreak/>
        <w:t>KATA PENGANTAR</w:t>
      </w:r>
      <w:bookmarkEnd w:id="4"/>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3EF32945"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5"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5"/>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DD0AC8"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sidR="004145D8">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DD0AC8">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DD0AC8">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DD0AC8">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DD0AC8">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DD0AC8">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DD0AC8">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DD0AC8"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sidR="004145D8">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DD0AC8">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DD0AC8">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DD0AC8">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DD0AC8">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DD0AC8">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DD0AC8">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DD0AC8">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DD0AC8">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DD0AC8">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DD0AC8"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sidR="004145D8">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DD0AC8">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DD0AC8">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DD0AC8">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DD0AC8"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sidR="004145D8">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DD0AC8">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DD0AC8">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DD0AC8"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sidR="004145D8">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DD0AC8">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DD0AC8">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DD0AC8"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DD0AC8"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6" w:name="_Toc159681533"/>
      <w:r w:rsidRPr="00690AC0">
        <w:lastRenderedPageBreak/>
        <w:t>DAFTAR GAMBAR</w:t>
      </w:r>
      <w:bookmarkEnd w:id="6"/>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DD0AC8">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7" w:name="_Toc159681534"/>
      <w:r w:rsidRPr="00690AC0">
        <w:t>DAFTAR TABEL</w:t>
      </w:r>
      <w:bookmarkEnd w:id="7"/>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DD0AC8">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8" w:name="_Toc159681535"/>
      <w:r w:rsidRPr="00690AC0">
        <w:lastRenderedPageBreak/>
        <w:t xml:space="preserve">DAFTAR </w:t>
      </w:r>
      <w:r>
        <w:rPr>
          <w:lang w:val="en-US"/>
        </w:rPr>
        <w:t>LAMPIRAN</w:t>
      </w:r>
      <w:bookmarkEnd w:id="8"/>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DD0AC8">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DD0AC8">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DD0AC8">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9" w:name="_Toc138500658"/>
      <w:bookmarkStart w:id="10" w:name="_Toc159681536"/>
      <w:r w:rsidRPr="00690AC0">
        <w:lastRenderedPageBreak/>
        <w:t>BAB I</w:t>
      </w:r>
      <w:bookmarkEnd w:id="9"/>
      <w:bookmarkEnd w:id="10"/>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59"/>
      <w:bookmarkStart w:id="12" w:name="_Toc159681537"/>
      <w:r w:rsidRPr="00690AC0">
        <w:rPr>
          <w:rFonts w:cs="Times New Roman"/>
          <w:b/>
          <w:szCs w:val="24"/>
          <w:lang w:val="id-ID"/>
        </w:rPr>
        <w:t>Latar Belakang</w:t>
      </w:r>
      <w:bookmarkEnd w:id="11"/>
      <w:bookmarkEnd w:id="12"/>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0"/>
      <w:bookmarkStart w:id="14" w:name="_Toc159681538"/>
      <w:bookmarkStart w:id="15" w:name="_Hlk146750223"/>
      <w:r w:rsidRPr="00690AC0">
        <w:rPr>
          <w:rFonts w:cs="Times New Roman"/>
          <w:b/>
          <w:szCs w:val="24"/>
          <w:lang w:val="id-ID"/>
        </w:rPr>
        <w:t>Identifikasi Masalah</w:t>
      </w:r>
      <w:bookmarkEnd w:id="13"/>
      <w:bookmarkEnd w:id="14"/>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0A5063E1"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Penyemprotan pestisida secara manual seringkali kurang efektif dan membutuhkan banyak tenaga kerja, waktu, dan biaya. Metode ini mengharuskan petani untuk menghabiskan sumber daya manusia yang besar untuk menyemprot area yang luas, yang bisa berdampak pada produktivitas dan kesejahteraan petani</w:t>
      </w:r>
      <w:r w:rsidR="00337DB3">
        <w:rPr>
          <w:rFonts w:cs="Times New Roman"/>
          <w:szCs w:val="24"/>
        </w:rPr>
        <w:t>.</w:t>
      </w:r>
    </w:p>
    <w:p w14:paraId="0F025ED0" w14:textId="5545C14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manual pestisida memiliki risiko kesehatan yang signifikan bagi petani. Kontak langsung dengan pestisida dapat menyebabkan berbagai masalah kesehatan seperti iritasi kulit, pusing, muntah, hingga potensi kematian. Kondisi ini menunjukkan perlunya inovasi yang dapat mengurangi kontak langsung petani dengan pestisida</w:t>
      </w:r>
      <w:r w:rsidR="0071552B">
        <w:rPr>
          <w:rFonts w:cs="Times New Roman"/>
          <w:szCs w:val="24"/>
        </w:rPr>
        <w:t>.</w:t>
      </w:r>
    </w:p>
    <w:p w14:paraId="6E2E0541" w14:textId="4EAD370B"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tersebut. Hal ini dapat mengurangi kualitas dan kuantitas hasil panen, sehingga diperlukan metode penyemprotan yang lebih efisien dan ramah lingkunga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1"/>
      <w:bookmarkStart w:id="17" w:name="_Toc159681539"/>
      <w:r w:rsidRPr="00690AC0">
        <w:rPr>
          <w:rFonts w:cs="Times New Roman"/>
          <w:b/>
          <w:szCs w:val="24"/>
          <w:lang w:val="id-ID"/>
        </w:rPr>
        <w:lastRenderedPageBreak/>
        <w:t>Pembatasan Masalah</w:t>
      </w:r>
      <w:bookmarkEnd w:id="16"/>
      <w:bookmarkEnd w:id="17"/>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2"/>
      <w:bookmarkStart w:id="19" w:name="_Toc159681540"/>
      <w:r w:rsidRPr="00690AC0">
        <w:rPr>
          <w:rFonts w:cs="Times New Roman"/>
          <w:b/>
          <w:szCs w:val="24"/>
          <w:lang w:val="id-ID"/>
        </w:rPr>
        <w:t>Perumusan Masalah</w:t>
      </w:r>
      <w:bookmarkEnd w:id="18"/>
      <w:bookmarkEnd w:id="19"/>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22A07EA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lastRenderedPageBreak/>
        <w:t xml:space="preserve">Bagaimana mengembangkan algoritma dan program kontrol untuk </w:t>
      </w:r>
      <w:r w:rsidRPr="00497731">
        <w:rPr>
          <w:i/>
          <w:iCs/>
        </w:rPr>
        <w:t>Drone</w:t>
      </w:r>
      <w:r>
        <w:t xml:space="preserve"> UAV </w:t>
      </w:r>
      <w:r w:rsidRPr="00497731">
        <w:rPr>
          <w:i/>
          <w:iCs/>
        </w:rPr>
        <w:t>Hexacopter</w:t>
      </w:r>
      <w:r>
        <w:rPr>
          <w:i/>
          <w:iCs/>
        </w:rPr>
        <w:t xml:space="preserve"> </w:t>
      </w:r>
      <w: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3"/>
      <w:bookmarkStart w:id="21" w:name="_Toc159681541"/>
      <w:r w:rsidRPr="00690AC0">
        <w:rPr>
          <w:rFonts w:cs="Times New Roman"/>
          <w:b/>
          <w:szCs w:val="24"/>
          <w:lang w:val="id-ID"/>
        </w:rPr>
        <w:t>Tujuan Penelitian</w:t>
      </w:r>
      <w:bookmarkEnd w:id="20"/>
      <w:bookmarkEnd w:id="21"/>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631E2018" w:rsidR="00497731" w:rsidRPr="00497731" w:rsidRDefault="00497731" w:rsidP="00994EA7">
      <w:pPr>
        <w:pStyle w:val="ListParagraph"/>
        <w:numPr>
          <w:ilvl w:val="0"/>
          <w:numId w:val="6"/>
        </w:numPr>
        <w:spacing w:after="0" w:line="480" w:lineRule="auto"/>
        <w:ind w:left="426"/>
        <w:jc w:val="both"/>
        <w:rPr>
          <w:rFonts w:cs="Times New Roman"/>
          <w:szCs w:val="24"/>
          <w:lang w:val="id-ID"/>
        </w:rPr>
      </w:pPr>
      <w:r>
        <w:t>Merancang dan</w:t>
      </w:r>
      <w:r w:rsidR="001160CC">
        <w:t xml:space="preserve"> menghasilkan</w:t>
      </w:r>
      <w:r>
        <w:t xml:space="preserve"> </w:t>
      </w:r>
      <w:r w:rsidR="001160CC">
        <w:t>p</w:t>
      </w:r>
      <w:r>
        <w:t xml:space="preserve">engembangan sistem kontrol penyemprotan cairan pestisida otomatis dengan berbantuan </w:t>
      </w:r>
      <w:r w:rsidRPr="00497731">
        <w:rPr>
          <w:i/>
          <w:iCs/>
        </w:rPr>
        <w:t>Drone</w:t>
      </w:r>
      <w:r>
        <w:t xml:space="preserve"> UAV </w:t>
      </w:r>
      <w:r w:rsidRPr="00497731">
        <w:rPr>
          <w:i/>
          <w:iCs/>
        </w:rPr>
        <w:t>Hexacopter</w:t>
      </w:r>
      <w:r>
        <w:t>.</w:t>
      </w:r>
      <w:r>
        <w:rPr>
          <w:rFonts w:cs="Times New Roman"/>
          <w:szCs w:val="24"/>
        </w:rPr>
        <w:t xml:space="preserve"> </w:t>
      </w:r>
    </w:p>
    <w:p w14:paraId="17A3BAA1" w14:textId="7613FF6D" w:rsidR="00F05556" w:rsidRPr="00584026" w:rsidRDefault="001160CC" w:rsidP="00994EA7">
      <w:pPr>
        <w:pStyle w:val="ListParagraph"/>
        <w:numPr>
          <w:ilvl w:val="0"/>
          <w:numId w:val="6"/>
        </w:numPr>
        <w:spacing w:after="0" w:line="480" w:lineRule="auto"/>
        <w:ind w:left="426"/>
        <w:jc w:val="both"/>
        <w:rPr>
          <w:rFonts w:cs="Times New Roman"/>
          <w:szCs w:val="24"/>
          <w:lang w:val="id-ID"/>
        </w:rPr>
      </w:pPr>
      <w:r>
        <w:t>Meningkatkan efisiensi dan efektivitas penyemprotan cairan pestisida</w:t>
      </w:r>
      <w:r w:rsidR="002B453B">
        <w:rPr>
          <w:rFonts w:cs="Times New Roman"/>
          <w:i/>
          <w:iCs/>
          <w:szCs w:val="24"/>
        </w:rPr>
        <w:t>.</w:t>
      </w:r>
    </w:p>
    <w:p w14:paraId="4679CD77" w14:textId="38378C66" w:rsidR="00B865ED" w:rsidRPr="00B865ED" w:rsidRDefault="00F4748E" w:rsidP="00584026">
      <w:pPr>
        <w:pStyle w:val="ListParagraph"/>
        <w:numPr>
          <w:ilvl w:val="0"/>
          <w:numId w:val="6"/>
        </w:numPr>
        <w:spacing w:after="0" w:line="480" w:lineRule="auto"/>
        <w:ind w:left="426"/>
        <w:jc w:val="both"/>
        <w:rPr>
          <w:rFonts w:cs="Times New Roman"/>
          <w:szCs w:val="24"/>
          <w:lang w:val="id-ID"/>
        </w:rPr>
      </w:pPr>
      <w:r>
        <w:t xml:space="preserve">Mengevaluasi dampak penggunaan </w:t>
      </w:r>
      <w:r w:rsidRPr="007C28AF">
        <w:rPr>
          <w:i/>
          <w:iCs/>
        </w:rPr>
        <w:t>drone</w:t>
      </w:r>
      <w:r>
        <w:t xml:space="preserve"> terhadap produktivitas penyemprotan cairan pestisida di</w:t>
      </w:r>
      <w:r w:rsidR="007C28AF">
        <w:t xml:space="preserve"> lahan</w:t>
      </w:r>
      <w:r>
        <w:t xml:space="preserve"> pertanian</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2" w:name="_Toc138500664"/>
      <w:bookmarkStart w:id="23" w:name="_Toc159681542"/>
      <w:r w:rsidRPr="00690AC0">
        <w:rPr>
          <w:rFonts w:cs="Times New Roman"/>
          <w:b/>
          <w:szCs w:val="24"/>
          <w:lang w:val="id-ID"/>
        </w:rPr>
        <w:t>Manfaat Penelitian</w:t>
      </w:r>
      <w:bookmarkEnd w:id="22"/>
      <w:bookmarkEnd w:id="23"/>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lastRenderedPageBreak/>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5"/>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4" w:name="_Toc138500665"/>
      <w:bookmarkStart w:id="25" w:name="_Toc159681543"/>
      <w:bookmarkStart w:id="26" w:name="_Hlk146750238"/>
      <w:r w:rsidRPr="00690AC0">
        <w:lastRenderedPageBreak/>
        <w:t>BAB II</w:t>
      </w:r>
      <w:bookmarkEnd w:id="24"/>
      <w:bookmarkEnd w:id="25"/>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7" w:name="_Toc159681544"/>
      <w:r>
        <w:rPr>
          <w:rFonts w:cs="Times New Roman"/>
          <w:b/>
          <w:szCs w:val="24"/>
        </w:rPr>
        <w:t>Sistem Kontrol</w:t>
      </w:r>
      <w:bookmarkEnd w:id="27"/>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8" w:name="_Toc159681815"/>
      <w:r>
        <w:t xml:space="preserve">Gambar </w:t>
      </w:r>
      <w:fldSimple w:instr=" SEQ Gambar \* ARABIC ">
        <w:r w:rsidR="008F642D">
          <w:rPr>
            <w:noProof/>
          </w:rPr>
          <w:t>1</w:t>
        </w:r>
      </w:fldSimple>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8"/>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9" w:name="_Toc159681545"/>
      <w:r>
        <w:rPr>
          <w:rFonts w:cs="Times New Roman"/>
          <w:color w:val="auto"/>
        </w:rPr>
        <w:lastRenderedPageBreak/>
        <w:t>Drone Pertanian</w:t>
      </w:r>
      <w:bookmarkEnd w:id="29"/>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30" w:name="_Toc159681816"/>
      <w:r>
        <w:t xml:space="preserve">Gambar </w:t>
      </w:r>
      <w:fldSimple w:instr=" SEQ Gambar \* ARABIC ">
        <w:r w:rsidR="008F642D">
          <w:rPr>
            <w:noProof/>
          </w:rPr>
          <w:t>2</w:t>
        </w:r>
      </w:fldSimple>
      <w:r>
        <w:t xml:space="preserve"> Aplikasi Drone Pada Pertanian</w:t>
      </w:r>
      <w:bookmarkEnd w:id="30"/>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31" w:name="_Hlk146785474"/>
      <w:bookmarkEnd w:id="26"/>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2" w:name="_Toc15968154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2"/>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31"/>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3"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4" w:name="_Hlk146785751"/>
      <w:bookmarkEnd w:id="33"/>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5" w:name="_Hlk146785998"/>
      <w:bookmarkEnd w:id="34"/>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5"/>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AD3FCEB">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36" w:name="_Toc159681818"/>
      <w:bookmarkStart w:id="37" w:name="_Toc145425804"/>
      <w:bookmarkStart w:id="38" w:name="_Toc145534189"/>
      <w:bookmarkStart w:id="39"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36"/>
      <w:r w:rsidRPr="00690AC0">
        <w:rPr>
          <w:lang w:val="id-ID"/>
        </w:rPr>
        <w:t xml:space="preserve"> </w:t>
      </w:r>
      <w:bookmarkEnd w:id="37"/>
      <w:bookmarkEnd w:id="38"/>
      <w:bookmarkEnd w:id="39"/>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40"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40"/>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1" w:name="_Toc140191653"/>
      <w:bookmarkStart w:id="42" w:name="_Toc140198330"/>
      <w:bookmarkStart w:id="43" w:name="_Toc141311654"/>
      <w:bookmarkStart w:id="44" w:name="_Toc143784863"/>
      <w:bookmarkStart w:id="45" w:name="_Toc145425805"/>
      <w:bookmarkStart w:id="46" w:name="_Toc145534190"/>
      <w:bookmarkStart w:id="47" w:name="_Toc146562482"/>
      <w:bookmarkStart w:id="48"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1"/>
      <w:bookmarkEnd w:id="42"/>
      <w:bookmarkEnd w:id="43"/>
      <w:bookmarkEnd w:id="44"/>
      <w:bookmarkEnd w:id="45"/>
      <w:bookmarkEnd w:id="46"/>
      <w:bookmarkEnd w:id="47"/>
      <w:bookmarkEnd w:id="48"/>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9"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9"/>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50" w:name="_Toc140191656"/>
      <w:bookmarkStart w:id="51" w:name="_Toc140198333"/>
      <w:bookmarkStart w:id="52" w:name="_Toc141311657"/>
      <w:bookmarkStart w:id="53" w:name="_Toc143784864"/>
      <w:bookmarkStart w:id="54" w:name="_Toc145425806"/>
      <w:bookmarkStart w:id="55" w:name="_Toc145534191"/>
      <w:bookmarkStart w:id="56" w:name="_Toc146562483"/>
      <w:bookmarkStart w:id="57"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50"/>
      <w:bookmarkEnd w:id="51"/>
      <w:bookmarkEnd w:id="52"/>
      <w:bookmarkEnd w:id="53"/>
      <w:bookmarkEnd w:id="54"/>
      <w:bookmarkEnd w:id="55"/>
      <w:bookmarkEnd w:id="56"/>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7"/>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8"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9" w:name="_Hlk146787626"/>
      <w:bookmarkEnd w:id="58"/>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9"/>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60" w:name="_Toc140191657"/>
      <w:bookmarkStart w:id="61" w:name="_Toc140198334"/>
      <w:bookmarkStart w:id="62" w:name="_Toc141311658"/>
      <w:bookmarkStart w:id="63" w:name="_Toc143784865"/>
      <w:bookmarkStart w:id="64" w:name="_Toc145425807"/>
      <w:bookmarkStart w:id="65" w:name="_Toc145534192"/>
      <w:bookmarkStart w:id="66" w:name="_Toc146562484"/>
      <w:bookmarkStart w:id="67"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60"/>
      <w:bookmarkEnd w:id="61"/>
      <w:bookmarkEnd w:id="62"/>
      <w:bookmarkEnd w:id="63"/>
      <w:bookmarkEnd w:id="64"/>
      <w:bookmarkEnd w:id="65"/>
      <w:bookmarkEnd w:id="66"/>
      <w:bookmarkEnd w:id="67"/>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8" w:name="_Hlk146787737"/>
      <w:r w:rsidRPr="00690AC0">
        <w:rPr>
          <w:lang w:val="id-ID"/>
        </w:rPr>
        <w:lastRenderedPageBreak/>
        <w:t>ESC bertindak sebagai perantara pengatur antara baterai dan motor listrik</w:t>
      </w:r>
      <w:bookmarkEnd w:id="68"/>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9"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9"/>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70" w:name="_Toc140198336"/>
      <w:bookmarkStart w:id="71" w:name="_Toc141311660"/>
      <w:bookmarkStart w:id="72" w:name="_Toc143784867"/>
      <w:bookmarkStart w:id="73" w:name="_Toc145425809"/>
      <w:bookmarkStart w:id="74" w:name="_Toc145534194"/>
      <w:bookmarkStart w:id="75" w:name="_Toc146562486"/>
      <w:bookmarkStart w:id="76"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70"/>
      <w:bookmarkEnd w:id="71"/>
      <w:bookmarkEnd w:id="72"/>
      <w:bookmarkEnd w:id="73"/>
      <w:bookmarkEnd w:id="74"/>
      <w:bookmarkEnd w:id="75"/>
      <w:bookmarkEnd w:id="76"/>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7"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7"/>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8" w:name="_Hlk146789989"/>
      <w:r w:rsidRPr="00690AC0">
        <w:rPr>
          <w:b/>
          <w:lang w:val="id-ID"/>
        </w:rPr>
        <w:lastRenderedPageBreak/>
        <w:t xml:space="preserve"> </w:t>
      </w:r>
      <w:r w:rsidRPr="00690AC0">
        <w:rPr>
          <w:b/>
          <w:i/>
          <w:lang w:val="id-ID"/>
        </w:rPr>
        <w:t>Propeller</w:t>
      </w:r>
      <w:r w:rsidRPr="00690AC0">
        <w:rPr>
          <w:b/>
          <w:lang w:val="id-ID"/>
        </w:rPr>
        <w:t xml:space="preserve"> </w:t>
      </w:r>
    </w:p>
    <w:bookmarkEnd w:id="78"/>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ED5FF5F" w:rsidR="00FA0C61" w:rsidRPr="00FA0C61" w:rsidRDefault="0059013E" w:rsidP="009B0053">
      <w:pPr>
        <w:pStyle w:val="ListParagraph"/>
        <w:numPr>
          <w:ilvl w:val="0"/>
          <w:numId w:val="2"/>
        </w:numPr>
        <w:spacing w:after="0" w:line="480" w:lineRule="auto"/>
        <w:ind w:left="0"/>
        <w:jc w:val="both"/>
        <w:outlineLvl w:val="1"/>
        <w:rPr>
          <w:b/>
          <w:iCs/>
          <w:lang w:val="id-ID"/>
        </w:rPr>
      </w:pPr>
      <w:bookmarkStart w:id="79" w:name="_Toc159681548"/>
      <w:r>
        <w:rPr>
          <w:b/>
          <w:iCs/>
        </w:rPr>
        <w:t>Perangkat</w:t>
      </w:r>
      <w:r w:rsidR="00E57502">
        <w:rPr>
          <w:b/>
          <w:iCs/>
        </w:rPr>
        <w:t xml:space="preserve"> 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9"/>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0D912A48">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38D3A6AF" w:rsidR="002D5CAF" w:rsidRDefault="002D5CAF" w:rsidP="006D58FA">
      <w:pPr>
        <w:pStyle w:val="Caption"/>
        <w:spacing w:after="0"/>
        <w:jc w:val="center"/>
      </w:pPr>
      <w:bookmarkStart w:id="80" w:name="_Toc146562504"/>
      <w:bookmarkStart w:id="81" w:name="_Toc159681828"/>
      <w:r>
        <w:t xml:space="preserve">Gambar </w:t>
      </w:r>
      <w:fldSimple w:instr=" SEQ Gambar \* ARABIC ">
        <w:r w:rsidR="00E57502">
          <w:rPr>
            <w:noProof/>
          </w:rPr>
          <w:t>8</w:t>
        </w:r>
      </w:fldSimple>
      <w:r>
        <w:t xml:space="preserve"> Relay 2 Channel</w:t>
      </w:r>
      <w:bookmarkEnd w:id="80"/>
      <w:bookmarkEnd w:id="81"/>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82" w:name="_Toc146562505"/>
      <w:bookmarkStart w:id="83" w:name="_Toc159681829"/>
      <w:r>
        <w:t xml:space="preserve">Gambar </w:t>
      </w:r>
      <w:fldSimple w:instr=" SEQ Gambar \* ARABIC ">
        <w:r w:rsidR="008F642D">
          <w:rPr>
            <w:noProof/>
          </w:rPr>
          <w:t>15</w:t>
        </w:r>
      </w:fldSimple>
      <w:r>
        <w:t xml:space="preserve"> Waterpump DC Motor</w:t>
      </w:r>
      <w:bookmarkEnd w:id="82"/>
      <w:bookmarkEnd w:id="83"/>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w:t>
      </w:r>
      <w:r>
        <w:lastRenderedPageBreak/>
        <w:t xml:space="preserve">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780F0CB" w:rsidR="00871DAD" w:rsidRDefault="00871DAD" w:rsidP="009B0053">
      <w:pPr>
        <w:pStyle w:val="Caption"/>
        <w:spacing w:after="0"/>
        <w:ind w:left="426"/>
        <w:jc w:val="center"/>
      </w:pPr>
      <w:bookmarkStart w:id="84" w:name="_Toc146562506"/>
      <w:bookmarkStart w:id="85" w:name="_Toc159681830"/>
      <w:r>
        <w:t xml:space="preserve">Gambar </w:t>
      </w:r>
      <w:fldSimple w:instr=" SEQ Gambar \* ARABIC ">
        <w:r w:rsidR="006C02EE">
          <w:rPr>
            <w:noProof/>
          </w:rPr>
          <w:t>10</w:t>
        </w:r>
      </w:fldSimple>
      <w:r>
        <w:t xml:space="preserve"> Nozzle Sprayer</w:t>
      </w:r>
      <w:bookmarkEnd w:id="84"/>
      <w:bookmarkEnd w:id="85"/>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6" w:name="_Toc159681549"/>
      <w:bookmarkStart w:id="87" w:name="_Toc131589650"/>
      <w:r>
        <w:rPr>
          <w:rFonts w:cs="Times New Roman"/>
          <w:i/>
          <w:color w:val="auto"/>
        </w:rPr>
        <w:t>Mission Planner</w:t>
      </w:r>
      <w:bookmarkEnd w:id="86"/>
      <w:r w:rsidR="00A81FF3" w:rsidRPr="00690AC0">
        <w:rPr>
          <w:rFonts w:cs="Times New Roman"/>
          <w:color w:val="auto"/>
          <w:lang w:val="id-ID"/>
        </w:rPr>
        <w:t xml:space="preserve"> </w:t>
      </w:r>
      <w:bookmarkEnd w:id="87"/>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006BE4E1" w:rsidR="00A81FF3" w:rsidRPr="00690AC0" w:rsidRDefault="00A81FF3" w:rsidP="00757118">
      <w:pPr>
        <w:pStyle w:val="Caption"/>
        <w:spacing w:after="0"/>
        <w:jc w:val="center"/>
        <w:rPr>
          <w:rFonts w:cs="Times New Roman"/>
          <w:color w:val="auto"/>
          <w:sz w:val="24"/>
          <w:szCs w:val="24"/>
          <w:lang w:val="id-ID"/>
        </w:rPr>
      </w:pPr>
      <w:bookmarkStart w:id="88" w:name="_Toc140191666"/>
      <w:bookmarkStart w:id="89" w:name="_Toc140198348"/>
      <w:bookmarkStart w:id="90" w:name="_Toc141311681"/>
      <w:bookmarkStart w:id="91" w:name="_Toc143784888"/>
      <w:bookmarkStart w:id="92" w:name="_Toc145425827"/>
      <w:bookmarkStart w:id="93" w:name="_Toc145534212"/>
      <w:bookmarkStart w:id="94" w:name="_Toc146562507"/>
      <w:bookmarkStart w:id="95"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6C02EE">
        <w:rPr>
          <w:rFonts w:cs="Times New Roman"/>
          <w:noProof/>
          <w:color w:val="auto"/>
          <w:sz w:val="24"/>
          <w:szCs w:val="24"/>
          <w:lang w:val="id-ID"/>
        </w:rPr>
        <w:t>11</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8"/>
      <w:bookmarkEnd w:id="89"/>
      <w:bookmarkEnd w:id="90"/>
      <w:bookmarkEnd w:id="91"/>
      <w:bookmarkEnd w:id="92"/>
      <w:bookmarkEnd w:id="93"/>
      <w:bookmarkEnd w:id="94"/>
      <w:bookmarkEnd w:id="95"/>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0641B3E9" w14:textId="50570A82" w:rsidR="003A4DA5" w:rsidRDefault="006C02EE" w:rsidP="006C02EE">
      <w:pPr>
        <w:pStyle w:val="ListParagraph"/>
        <w:spacing w:after="0" w:line="480" w:lineRule="auto"/>
        <w:ind w:left="0" w:firstLine="567"/>
        <w:jc w:val="both"/>
      </w:pPr>
      <w:bookmarkStart w:id="96" w:name="_Toc131589653"/>
      <w:r>
        <w:rPr>
          <w:rFonts w:cs="Times New Roman"/>
          <w:color w:val="000000" w:themeColor="text1"/>
          <w:szCs w:val="24"/>
        </w:rPr>
        <w:lastRenderedPageBreak/>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kabel USB, Radio Telemetri, Bluetooth, dan koneksi IP yang semuanya memerlukan penggunaan protokol komunikasi MAVLink. </w:t>
      </w:r>
      <w:bookmarkEnd w:id="96"/>
    </w:p>
    <w:p w14:paraId="363B0826" w14:textId="77777777" w:rsidR="006C02EE" w:rsidRPr="006C02EE" w:rsidRDefault="006C02EE" w:rsidP="006C02EE">
      <w:pPr>
        <w:pStyle w:val="ListParagraph"/>
        <w:spacing w:after="0" w:line="480" w:lineRule="auto"/>
        <w:ind w:left="0" w:firstLine="567"/>
        <w:jc w:val="both"/>
      </w:pPr>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97" w:name="_Toc159681550"/>
      <w:bookmarkStart w:id="98" w:name="_Toc138500667"/>
      <w:r>
        <w:rPr>
          <w:rFonts w:cs="Times New Roman"/>
          <w:b/>
          <w:szCs w:val="24"/>
        </w:rPr>
        <w:t>Perhitungan Parameter Pada Hexacopter</w:t>
      </w:r>
      <w:bookmarkEnd w:id="97"/>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 xml:space="preserve">Gaya yang dibutuhkan hexacopter untuk menaikkan tinggi harus lebih besar dari berat dikali konstanta percepatan suatu gravitasi dan juga gaya yang dibutuhkan untuk membuat </w:t>
      </w:r>
      <w:r w:rsidR="00793E64">
        <w:lastRenderedPageBreak/>
        <w:t>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99"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99"/>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lastRenderedPageBreak/>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100"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100"/>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w:t>
      </w:r>
      <w:r w:rsidR="00467DB8">
        <w:lastRenderedPageBreak/>
        <w:t xml:space="preserve">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01" w:name="_Toc146562513"/>
      <w:bookmarkStart w:id="102" w:name="_Toc159681833"/>
      <w:r>
        <w:t xml:space="preserve">Gambar </w:t>
      </w:r>
      <w:fldSimple w:instr=" SEQ Gambar \* ARABIC ">
        <w:r w:rsidR="008F642D">
          <w:rPr>
            <w:noProof/>
          </w:rPr>
          <w:t>19</w:t>
        </w:r>
      </w:fldSimple>
      <w:r>
        <w:t xml:space="preserve"> Siklus Metode Waterfall</w:t>
      </w:r>
      <w:bookmarkEnd w:id="101"/>
      <w:bookmarkEnd w:id="102"/>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lastRenderedPageBreak/>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lastRenderedPageBreak/>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3" w:name="_Toc159681552"/>
      <w:r w:rsidRPr="00690AC0">
        <w:rPr>
          <w:rFonts w:cs="Times New Roman"/>
          <w:b/>
          <w:szCs w:val="24"/>
          <w:lang w:val="id-ID"/>
        </w:rPr>
        <w:t>Penelitian Relevan</w:t>
      </w:r>
      <w:bookmarkEnd w:id="98"/>
      <w:bookmarkEnd w:id="103"/>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4" w:name="_Toc138500670"/>
      <w:bookmarkStart w:id="105" w:name="_Toc159681553"/>
      <w:r w:rsidRPr="00690AC0">
        <w:lastRenderedPageBreak/>
        <w:t>BAB III</w:t>
      </w:r>
      <w:bookmarkEnd w:id="104"/>
      <w:bookmarkEnd w:id="105"/>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4E9C2904"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7818AF">
        <w:rPr>
          <w:rFonts w:cs="Times New Roman"/>
          <w:szCs w:val="24"/>
        </w:rPr>
        <w:t>perancangan dan pembuatan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dengan 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264DE0">
        <w:t>tergambar</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6"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6"/>
    </w:p>
    <w:p w14:paraId="42EF8B8C" w14:textId="4C92AE0E"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apa saja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kebutuhan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07" w:name="_Toc159235142"/>
      <w:r>
        <w:t xml:space="preserve">Tabel </w:t>
      </w:r>
      <w:fldSimple w:instr=" SEQ Tabel \* ARABIC ">
        <w:r w:rsidR="008F642D">
          <w:rPr>
            <w:noProof/>
          </w:rPr>
          <w:t>2</w:t>
        </w:r>
      </w:fldSimple>
      <w:r>
        <w:t xml:space="preserve"> Analisis Kebutuhan Sistem</w:t>
      </w:r>
      <w:bookmarkEnd w:id="107"/>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w:t>
            </w:r>
            <w:r>
              <w:lastRenderedPageBreak/>
              <w:t xml:space="preserve">tanah. Tujuannya agar penyemprotan </w:t>
            </w:r>
            <w:r w:rsidR="00010D60">
              <w:t xml:space="preserve">dapat </w:t>
            </w:r>
            <w:r>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08" w:name="_Toc159235143"/>
      <w:r>
        <w:t xml:space="preserve">Tabel </w:t>
      </w:r>
      <w:fldSimple w:instr=" SEQ Tabel \* ARABIC ">
        <w:r w:rsidR="008F642D">
          <w:rPr>
            <w:noProof/>
          </w:rPr>
          <w:t>3</w:t>
        </w:r>
      </w:fldSimple>
      <w:r>
        <w:t xml:space="preserve"> Analisis Kebutuhan Alat dan Bahan</w:t>
      </w:r>
      <w:bookmarkEnd w:id="108"/>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09" w:name="_Toc159681834"/>
      <w:r>
        <w:t xml:space="preserve">Gambar </w:t>
      </w:r>
      <w:fldSimple w:instr=" SEQ Gambar \* ARABIC ">
        <w:r w:rsidR="008F642D">
          <w:rPr>
            <w:noProof/>
          </w:rPr>
          <w:t>20</w:t>
        </w:r>
      </w:fldSimple>
      <w:r>
        <w:t xml:space="preserve"> Activity Diagram Sistem</w:t>
      </w:r>
      <w:bookmarkEnd w:id="109"/>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10"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10"/>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11" w:name="_Toc143784897"/>
      <w:bookmarkStart w:id="112" w:name="_Toc145425835"/>
      <w:bookmarkStart w:id="113" w:name="_Toc145534220"/>
      <w:bookmarkStart w:id="114" w:name="_Toc146562516"/>
      <w:bookmarkStart w:id="115"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11"/>
      <w:bookmarkEnd w:id="112"/>
      <w:bookmarkEnd w:id="113"/>
      <w:bookmarkEnd w:id="114"/>
      <w:bookmarkEnd w:id="115"/>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DD0AC8" w:rsidRPr="00015B5E" w:rsidRDefault="00DD0AC8">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" filled="f" stroked="f" strokeweight=".5pt">
                <v:textbox>
                  <w:txbxContent>
                    <w:p w14:paraId="449B1DF4" w14:textId="05CED994" w:rsidR="00DD0AC8" w:rsidRPr="00015B5E" w:rsidRDefault="00DD0AC8">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DD0AC8" w:rsidRPr="00015B5E" w:rsidRDefault="00DD0AC8"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" filled="f" stroked="f" strokeweight=".5pt">
                <v:textbox>
                  <w:txbxContent>
                    <w:p w14:paraId="4011F19F" w14:textId="6B7DAEE5" w:rsidR="00DD0AC8" w:rsidRPr="00015B5E" w:rsidRDefault="00DD0AC8"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DD0AC8" w:rsidRPr="00015B5E" w:rsidRDefault="00DD0AC8"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" filled="f" stroked="f" strokeweight=".5pt">
                <v:textbox>
                  <w:txbxContent>
                    <w:p w14:paraId="587456AC" w14:textId="4FAB86DE" w:rsidR="00DD0AC8" w:rsidRPr="00015B5E" w:rsidRDefault="00DD0AC8"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16" w:name="_Toc141311684"/>
      <w:bookmarkStart w:id="117" w:name="_Toc143784896"/>
      <w:bookmarkStart w:id="118" w:name="_Toc145425834"/>
      <w:bookmarkStart w:id="119" w:name="_Toc145534219"/>
      <w:bookmarkStart w:id="120" w:name="_Toc146562515"/>
      <w:bookmarkStart w:id="121"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6"/>
      <w:bookmarkEnd w:id="117"/>
      <w:bookmarkEnd w:id="118"/>
      <w:bookmarkEnd w:id="119"/>
      <w:bookmarkEnd w:id="120"/>
      <w:r w:rsidR="006C5414" w:rsidRPr="00690AC0">
        <w:rPr>
          <w:lang w:val="id-ID"/>
        </w:rPr>
        <w:t xml:space="preserve"> </w:t>
      </w:r>
      <w:r w:rsidR="00015B5E">
        <w:t>(a) Tampilan Depan.  (b) Tampilan Samping. (c) Tampilan Atas..</w:t>
      </w:r>
      <w:bookmarkEnd w:id="121"/>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22" w:name="_Toc141311685"/>
      <w:bookmarkStart w:id="123" w:name="_Toc143784898"/>
      <w:bookmarkStart w:id="124" w:name="_Toc145425836"/>
      <w:bookmarkStart w:id="125" w:name="_Toc145534221"/>
      <w:bookmarkStart w:id="126" w:name="_Toc146562517"/>
      <w:bookmarkStart w:id="127"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22"/>
      <w:bookmarkEnd w:id="123"/>
      <w:bookmarkEnd w:id="124"/>
      <w:bookmarkEnd w:id="125"/>
      <w:bookmarkEnd w:id="126"/>
      <w:r w:rsidR="005E3172">
        <w:t>Skema Rangkaian Sistem</w:t>
      </w:r>
      <w:bookmarkEnd w:id="127"/>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28" w:name="_Toc141311686"/>
      <w:bookmarkStart w:id="129" w:name="_Toc143784899"/>
      <w:bookmarkStart w:id="130" w:name="_Toc145425837"/>
      <w:bookmarkStart w:id="131" w:name="_Toc145534222"/>
      <w:bookmarkStart w:id="132" w:name="_Toc146562518"/>
      <w:bookmarkStart w:id="133"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8"/>
      <w:bookmarkEnd w:id="129"/>
      <w:bookmarkEnd w:id="130"/>
      <w:bookmarkEnd w:id="131"/>
      <w:bookmarkEnd w:id="132"/>
      <w:bookmarkEnd w:id="133"/>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34" w:name="_Toc143784900"/>
      <w:bookmarkStart w:id="135" w:name="_Toc145425838"/>
      <w:bookmarkStart w:id="136" w:name="_Toc145534223"/>
      <w:bookmarkStart w:id="137" w:name="_Toc146562519"/>
      <w:bookmarkStart w:id="138"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34"/>
      <w:bookmarkEnd w:id="135"/>
      <w:bookmarkEnd w:id="136"/>
      <w:bookmarkEnd w:id="137"/>
      <w:r w:rsidR="009E3988">
        <w:t xml:space="preserve"> Penerbangan</w:t>
      </w:r>
      <w:bookmarkEnd w:id="138"/>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39" w:name="_Toc146562523"/>
      <w:bookmarkStart w:id="140" w:name="_Toc159235144"/>
      <w:r>
        <w:t xml:space="preserve">Tabel </w:t>
      </w:r>
      <w:fldSimple w:instr=" SEQ Tabel \* ARABIC ">
        <w:r w:rsidR="008F642D">
          <w:rPr>
            <w:noProof/>
          </w:rPr>
          <w:t>4</w:t>
        </w:r>
      </w:fldSimple>
      <w:r>
        <w:t xml:space="preserve"> Perintah Perencanaan Misi</w:t>
      </w:r>
      <w:bookmarkEnd w:id="139"/>
      <w:bookmarkEnd w:id="140"/>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41" w:name="_Toc159681840"/>
      <w:r>
        <w:t xml:space="preserve">Gambar </w:t>
      </w:r>
      <w:fldSimple w:instr=" SEQ Gambar \* ARABIC ">
        <w:r w:rsidR="008F642D">
          <w:rPr>
            <w:noProof/>
          </w:rPr>
          <w:t>26</w:t>
        </w:r>
      </w:fldSimple>
      <w:r>
        <w:t xml:space="preserve"> Flowchart kalibrasi sensor pada drone</w:t>
      </w:r>
      <w:bookmarkEnd w:id="141"/>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42" w:name="_Toc145425840"/>
      <w:bookmarkStart w:id="143" w:name="_Toc145534225"/>
      <w:bookmarkStart w:id="144" w:name="_Toc146562520"/>
      <w:bookmarkStart w:id="145" w:name="_Toc159681841"/>
      <w:r>
        <w:t xml:space="preserve">Gambar </w:t>
      </w:r>
      <w:fldSimple w:instr=" SEQ Gambar \* ARABIC ">
        <w:r w:rsidR="008F642D">
          <w:rPr>
            <w:noProof/>
          </w:rPr>
          <w:t>27</w:t>
        </w:r>
      </w:fldSimple>
      <w:r>
        <w:t xml:space="preserve"> Flowchart Perencanaan Misi Drone</w:t>
      </w:r>
      <w:bookmarkEnd w:id="142"/>
      <w:bookmarkEnd w:id="143"/>
      <w:bookmarkEnd w:id="144"/>
      <w:bookmarkEnd w:id="145"/>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46" w:name="_Toc146562524"/>
      <w:bookmarkStart w:id="147" w:name="_Toc159235145"/>
      <w:r>
        <w:t xml:space="preserve">Tabel </w:t>
      </w:r>
      <w:fldSimple w:instr=" SEQ Tabel \* ARABIC ">
        <w:r w:rsidR="008F642D">
          <w:rPr>
            <w:noProof/>
          </w:rPr>
          <w:t>5</w:t>
        </w:r>
      </w:fldSimple>
      <w:r>
        <w:t xml:space="preserve"> Spesifikasi komponen elektronik</w:t>
      </w:r>
      <w:bookmarkEnd w:id="146"/>
      <w:bookmarkEnd w:id="147"/>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48" w:name="_Toc146562525"/>
      <w:bookmarkStart w:id="149" w:name="_Toc159235146"/>
      <w:r>
        <w:t xml:space="preserve">Tabel </w:t>
      </w:r>
      <w:fldSimple w:instr=" SEQ Tabel \* ARABIC ">
        <w:r w:rsidR="008F642D">
          <w:rPr>
            <w:noProof/>
          </w:rPr>
          <w:t>6</w:t>
        </w:r>
      </w:fldSimple>
      <w:r w:rsidR="00EE71CC">
        <w:rPr>
          <w:noProof/>
        </w:rPr>
        <w:t xml:space="preserve"> Desain</w:t>
      </w:r>
      <w:r>
        <w:t xml:space="preserve"> Pengukuran Daya Motor</w:t>
      </w:r>
      <w:bookmarkEnd w:id="148"/>
      <w:bookmarkEnd w:id="149"/>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50" w:name="_Toc146562526"/>
      <w:bookmarkStart w:id="151" w:name="_Toc159235147"/>
      <w:r>
        <w:t xml:space="preserve">Tabel </w:t>
      </w:r>
      <w:fldSimple w:instr=" SEQ Tabel \* ARABIC ">
        <w:r w:rsidR="008F642D">
          <w:rPr>
            <w:noProof/>
          </w:rPr>
          <w:t>7</w:t>
        </w:r>
      </w:fldSimple>
      <w:r>
        <w:t xml:space="preserve"> </w:t>
      </w:r>
      <w:r w:rsidR="00EE71CC">
        <w:t xml:space="preserve">Desain </w:t>
      </w:r>
      <w:r>
        <w:t xml:space="preserve">Pengujian </w:t>
      </w:r>
      <w:r>
        <w:rPr>
          <w:noProof/>
        </w:rPr>
        <w:t xml:space="preserve"> Pembacaan Sinyal Radio </w:t>
      </w:r>
      <w:bookmarkEnd w:id="150"/>
      <w:r w:rsidR="00AE336F">
        <w:rPr>
          <w:noProof/>
        </w:rPr>
        <w:t>Pemancar</w:t>
      </w:r>
      <w:bookmarkEnd w:id="151"/>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52"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52"/>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53" w:name="_Toc159235148"/>
      <w:r>
        <w:lastRenderedPageBreak/>
        <w:t xml:space="preserve">Tabel </w:t>
      </w:r>
      <w:fldSimple w:instr=" SEQ Tabel \* ARABIC ">
        <w:r w:rsidR="008F642D">
          <w:rPr>
            <w:noProof/>
          </w:rPr>
          <w:t>8</w:t>
        </w:r>
      </w:fldSimple>
      <w:r>
        <w:t xml:space="preserve"> Desain Pengujian Pembacaan Sinyal Telemetri</w:t>
      </w:r>
      <w:bookmarkEnd w:id="153"/>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54" w:name="_Toc146562527"/>
      <w:bookmarkStart w:id="155" w:name="_Toc159235149"/>
      <w:r>
        <w:t xml:space="preserve">Tabel </w:t>
      </w:r>
      <w:fldSimple w:instr=" SEQ Tabel \* ARABIC ">
        <w:r w:rsidR="008F642D">
          <w:rPr>
            <w:noProof/>
          </w:rPr>
          <w:t>9</w:t>
        </w:r>
      </w:fldSimple>
      <w:r>
        <w:t xml:space="preserve"> Desain pengujian sinyal GPS</w:t>
      </w:r>
      <w:bookmarkEnd w:id="154"/>
      <w:bookmarkEnd w:id="155"/>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56" w:name="_Toc159235150"/>
      <w:r>
        <w:t xml:space="preserve">Tabel </w:t>
      </w:r>
      <w:fldSimple w:instr=" SEQ Tabel \* ARABIC ">
        <w:r w:rsidR="008F642D">
          <w:rPr>
            <w:noProof/>
          </w:rPr>
          <w:t>10</w:t>
        </w:r>
      </w:fldSimple>
      <w:r>
        <w:t xml:space="preserve"> Desain Pengujian Semprotan Cairan Pestisida</w:t>
      </w:r>
      <w:bookmarkEnd w:id="156"/>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57" w:name="_Toc146562528"/>
      <w:bookmarkStart w:id="158" w:name="_Toc159235151"/>
      <w:r>
        <w:lastRenderedPageBreak/>
        <w:t xml:space="preserve">Tabel </w:t>
      </w:r>
      <w:fldSimple w:instr=" SEQ Tabel \* ARABIC ">
        <w:r w:rsidR="008F642D">
          <w:rPr>
            <w:noProof/>
          </w:rPr>
          <w:t>11</w:t>
        </w:r>
      </w:fldSimple>
      <w:r>
        <w:t xml:space="preserve"> Desain Pengujian Data Terbang Drone</w:t>
      </w:r>
      <w:bookmarkEnd w:id="157"/>
      <w:bookmarkEnd w:id="158"/>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59" w:name="_Toc159681556"/>
      <w:r>
        <w:rPr>
          <w:b/>
        </w:rPr>
        <w:t xml:space="preserve">Alur </w:t>
      </w:r>
      <w:r w:rsidRPr="004A0717">
        <w:rPr>
          <w:b/>
        </w:rPr>
        <w:t xml:space="preserve">Pembuatan </w:t>
      </w:r>
      <w:r>
        <w:rPr>
          <w:b/>
        </w:rPr>
        <w:t>Sistem</w:t>
      </w:r>
      <w:bookmarkEnd w:id="159"/>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60" w:name="_Toc159681842"/>
      <w:r>
        <w:t xml:space="preserve">Gambar </w:t>
      </w:r>
      <w:fldSimple w:instr=" SEQ Gambar \* ARABIC ">
        <w:r w:rsidR="008F642D">
          <w:rPr>
            <w:noProof/>
          </w:rPr>
          <w:t>28</w:t>
        </w:r>
      </w:fldSimple>
      <w:r>
        <w:t xml:space="preserve"> Alur Pembuatan Sistem</w:t>
      </w:r>
      <w:bookmarkEnd w:id="160"/>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61" w:name="_Toc146703250"/>
      <w:bookmarkStart w:id="162" w:name="_Toc159681557"/>
      <w:r w:rsidRPr="00690AC0">
        <w:lastRenderedPageBreak/>
        <w:t>BAB I</w:t>
      </w:r>
      <w:bookmarkEnd w:id="161"/>
      <w:r>
        <w:rPr>
          <w:lang w:val="en-US"/>
        </w:rPr>
        <w:t>V</w:t>
      </w:r>
      <w:bookmarkEnd w:id="16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63" w:name="_Toc159681558"/>
      <w:r>
        <w:rPr>
          <w:b/>
          <w:bCs/>
        </w:rPr>
        <w:t>Implementasi (</w:t>
      </w:r>
      <w:r w:rsidRPr="00F62C88">
        <w:rPr>
          <w:b/>
          <w:bCs/>
          <w:i/>
          <w:iCs/>
        </w:rPr>
        <w:t>Implementation</w:t>
      </w:r>
      <w:r>
        <w:rPr>
          <w:b/>
          <w:bCs/>
        </w:rPr>
        <w:t>)</w:t>
      </w:r>
      <w:bookmarkEnd w:id="163"/>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64" w:name="_Toc159681843"/>
      <w:r>
        <w:t xml:space="preserve">Gambar </w:t>
      </w:r>
      <w:fldSimple w:instr=" SEQ Gambar \* ARABIC ">
        <w:r w:rsidR="008F642D">
          <w:rPr>
            <w:noProof/>
          </w:rPr>
          <w:t>29</w:t>
        </w:r>
      </w:fldSimple>
      <w:r>
        <w:t xml:space="preserve"> Tampilan Fisik Alat</w:t>
      </w:r>
      <w:r w:rsidR="008A48FE">
        <w:t xml:space="preserve"> (a) Tampilan Alat dari Depan (b) Tampilan Alat dari Samping (c) Tampilan Alat dari Atas</w:t>
      </w:r>
      <w:r w:rsidR="007E42C5">
        <w:t>.</w:t>
      </w:r>
      <w:bookmarkEnd w:id="164"/>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DD0AC8" w:rsidRPr="00C82FD9" w:rsidRDefault="00DD0AC8"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" fillcolor="white [3201]" stroked="f" strokeweight=".5pt">
                <v:textbox>
                  <w:txbxContent>
                    <w:p w14:paraId="4BCB7A3A" w14:textId="08F53460" w:rsidR="00DD0AC8" w:rsidRPr="00C82FD9" w:rsidRDefault="00DD0AC8"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DD0AC8" w:rsidRPr="00C82FD9" w:rsidRDefault="00DD0AC8">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" fillcolor="white [3201]" stroked="f" strokeweight=".5pt">
                <v:textbox>
                  <w:txbxContent>
                    <w:p w14:paraId="634E89C2" w14:textId="35C3DDF7" w:rsidR="00DD0AC8" w:rsidRPr="00C82FD9" w:rsidRDefault="00DD0AC8">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DD0AC8" w:rsidRPr="00C82FD9" w:rsidRDefault="00DD0AC8"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" fillcolor="white [3201]" stroked="f" strokeweight=".5pt">
                <v:textbox>
                  <w:txbxContent>
                    <w:p w14:paraId="693E931E" w14:textId="2DED420B" w:rsidR="00DD0AC8" w:rsidRPr="00C82FD9" w:rsidRDefault="00DD0AC8"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DD0AC8" w:rsidRPr="00C82FD9" w:rsidRDefault="00DD0AC8">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" fillcolor="white [3201]" stroked="f" strokeweight=".5pt">
                <v:textbox>
                  <w:txbxContent>
                    <w:p w14:paraId="0066882E" w14:textId="31E2256A" w:rsidR="00DD0AC8" w:rsidRPr="00C82FD9" w:rsidRDefault="00DD0AC8">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DD0AC8" w:rsidRPr="00C82FD9" w:rsidRDefault="00DD0AC8">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" fillcolor="white [3201]" stroked="f" strokeweight=".5pt">
                <v:textbox>
                  <w:txbxContent>
                    <w:p w14:paraId="4C4E3B60" w14:textId="3ACA2D93" w:rsidR="00DD0AC8" w:rsidRPr="00C82FD9" w:rsidRDefault="00DD0AC8">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65" w:name="_Toc159681844"/>
      <w:r>
        <w:t xml:space="preserve">Gambar </w:t>
      </w:r>
      <w:fldSimple w:instr=" SEQ Gambar \* ARABIC ">
        <w:r w:rsidR="008F642D">
          <w:rPr>
            <w:noProof/>
          </w:rPr>
          <w:t>30</w:t>
        </w:r>
      </w:fldSimple>
      <w:r>
        <w:t xml:space="preserve"> </w:t>
      </w:r>
      <w:r w:rsidR="004109B7">
        <w:t>Letak Komponen</w:t>
      </w:r>
      <w:r>
        <w:t xml:space="preserve"> Bagian Tengah Drone</w:t>
      </w:r>
      <w:bookmarkEnd w:id="165"/>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DD0AC8" w:rsidRPr="00C82FD9" w:rsidRDefault="00DD0AC8">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" fillcolor="white [3201]" stroked="f" strokeweight=".5pt">
                <v:textbox>
                  <w:txbxContent>
                    <w:p w14:paraId="61F4A86B" w14:textId="245F2020" w:rsidR="00DD0AC8" w:rsidRPr="00C82FD9" w:rsidRDefault="00DD0AC8">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DD0AC8" w:rsidRPr="00C82FD9" w:rsidRDefault="00DD0AC8">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" fillcolor="white [3201]" stroked="f" strokeweight=".5pt">
                <v:textbox>
                  <w:txbxContent>
                    <w:p w14:paraId="64E838EC" w14:textId="649B3CC2" w:rsidR="00DD0AC8" w:rsidRPr="00C82FD9" w:rsidRDefault="00DD0AC8">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DD0AC8" w:rsidRPr="00C82FD9" w:rsidRDefault="00DD0AC8">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" fillcolor="white [3201]" stroked="f" strokeweight=".5pt">
                <v:textbox>
                  <w:txbxContent>
                    <w:p w14:paraId="1E4453BA" w14:textId="307BC7D6" w:rsidR="00DD0AC8" w:rsidRPr="00C82FD9" w:rsidRDefault="00DD0AC8">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DD0AC8" w:rsidRPr="00C82FD9" w:rsidRDefault="00DD0AC8">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" fillcolor="white [3201]" stroked="f" strokeweight=".5pt">
                <v:textbox>
                  <w:txbxContent>
                    <w:p w14:paraId="7EF9D11A" w14:textId="7D66B6D4" w:rsidR="00DD0AC8" w:rsidRPr="00C82FD9" w:rsidRDefault="00DD0AC8">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DD0AC8" w:rsidRPr="00C82FD9" w:rsidRDefault="00DD0AC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" fillcolor="white [3201]" stroked="f" strokeweight=".5pt">
                <v:textbox>
                  <w:txbxContent>
                    <w:p w14:paraId="328CB3DC" w14:textId="2FF82404" w:rsidR="00DD0AC8" w:rsidRPr="00C82FD9" w:rsidRDefault="00DD0AC8">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DD0AC8" w:rsidRPr="00C82FD9" w:rsidRDefault="00DD0AC8">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" fillcolor="white [3201]" stroked="f" strokeweight=".5pt">
                <v:textbox>
                  <w:txbxContent>
                    <w:p w14:paraId="259E3099" w14:textId="27A1A7F5" w:rsidR="00DD0AC8" w:rsidRPr="00C82FD9" w:rsidRDefault="00DD0AC8">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DD0AC8" w:rsidRPr="00C82FD9" w:rsidRDefault="00DD0AC8">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" fillcolor="white [3201]" stroked="f" strokeweight=".5pt">
                <v:textbox>
                  <w:txbxContent>
                    <w:p w14:paraId="40617D61" w14:textId="26E662C6" w:rsidR="00DD0AC8" w:rsidRPr="00C82FD9" w:rsidRDefault="00DD0AC8">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166" w:name="_Toc159681845"/>
      <w:r>
        <w:t xml:space="preserve">Gambar </w:t>
      </w:r>
      <w:fldSimple w:instr=" SEQ Gambar \* ARABIC ">
        <w:r w:rsidR="008F642D">
          <w:rPr>
            <w:noProof/>
          </w:rPr>
          <w:t>31</w:t>
        </w:r>
      </w:fldSimple>
      <w:r>
        <w:t xml:space="preserve"> </w:t>
      </w:r>
      <w:r w:rsidR="004109B7">
        <w:t xml:space="preserve">Letak Komponen </w:t>
      </w:r>
      <w:r>
        <w:t>Bagian Atas Drone</w:t>
      </w:r>
      <w:bookmarkEnd w:id="166"/>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DD0AC8" w:rsidRPr="00C82FD9" w:rsidRDefault="00DD0AC8"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" fillcolor="white [3201]" stroked="f" strokeweight=".5pt">
                <v:textbox>
                  <w:txbxContent>
                    <w:p w14:paraId="69FD756D" w14:textId="7807FEDD" w:rsidR="00DD0AC8" w:rsidRPr="00C82FD9" w:rsidRDefault="00DD0AC8"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DD0AC8" w:rsidRPr="00C82FD9" w:rsidRDefault="00DD0AC8">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" fillcolor="white [3201]" stroked="f" strokeweight=".5pt">
                <v:textbox>
                  <w:txbxContent>
                    <w:p w14:paraId="29F60737" w14:textId="6397946B" w:rsidR="00DD0AC8" w:rsidRPr="00C82FD9" w:rsidRDefault="00DD0AC8">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DD0AC8" w:rsidRPr="00C82FD9" w:rsidRDefault="00DD0AC8">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" fillcolor="white [3201]" stroked="f" strokeweight=".5pt">
                <v:textbox>
                  <w:txbxContent>
                    <w:p w14:paraId="1091788A" w14:textId="0BDDAD2D" w:rsidR="00DD0AC8" w:rsidRPr="00C82FD9" w:rsidRDefault="00DD0AC8">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DD0AC8" w:rsidRPr="00C82FD9" w:rsidRDefault="00DD0AC8">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" fillcolor="white [3201]" stroked="f" strokeweight=".5pt">
                <v:textbox>
                  <w:txbxContent>
                    <w:p w14:paraId="5F540C32" w14:textId="58B53DD1" w:rsidR="00DD0AC8" w:rsidRPr="00C82FD9" w:rsidRDefault="00DD0AC8">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DD0AC8" w:rsidRPr="00C82FD9" w:rsidRDefault="00DD0AC8">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" fillcolor="white [3201]" stroked="f" strokeweight=".5pt">
                <v:textbox>
                  <w:txbxContent>
                    <w:p w14:paraId="245FB173" w14:textId="79607786" w:rsidR="00DD0AC8" w:rsidRPr="00C82FD9" w:rsidRDefault="00DD0AC8">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DD0AC8" w:rsidRPr="00C82FD9" w:rsidRDefault="00DD0AC8"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" fillcolor="white [3201]" stroked="f" strokeweight=".5pt">
                <v:textbox>
                  <w:txbxContent>
                    <w:p w14:paraId="56F5E21F" w14:textId="3AE0971A" w:rsidR="00DD0AC8" w:rsidRPr="00C82FD9" w:rsidRDefault="00DD0AC8"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DD0AC8" w:rsidRPr="00C82FD9" w:rsidRDefault="00DD0AC8">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" fillcolor="white [3201]" stroked="f" strokeweight=".5pt">
                <v:textbox>
                  <w:txbxContent>
                    <w:p w14:paraId="2D8DB3A1" w14:textId="7F6846EE" w:rsidR="00DD0AC8" w:rsidRPr="00C82FD9" w:rsidRDefault="00DD0AC8">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167" w:name="_Toc159681846"/>
      <w:r>
        <w:t xml:space="preserve">Gambar </w:t>
      </w:r>
      <w:fldSimple w:instr=" SEQ Gambar \* ARABIC ">
        <w:r w:rsidR="008F642D">
          <w:rPr>
            <w:noProof/>
          </w:rPr>
          <w:t>32</w:t>
        </w:r>
      </w:fldSimple>
      <w:r>
        <w:t xml:space="preserve"> </w:t>
      </w:r>
      <w:r w:rsidR="004109B7">
        <w:t xml:space="preserve">Letak Komponen </w:t>
      </w:r>
      <w:r>
        <w:t>Bagian Lengan Drone</w:t>
      </w:r>
      <w:bookmarkEnd w:id="167"/>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DD0AC8" w:rsidRPr="00C82FD9" w:rsidRDefault="00DD0AC8"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" fillcolor="white [3201]" stroked="f" strokeweight=".5pt">
                <v:textbox>
                  <w:txbxContent>
                    <w:p w14:paraId="57208097" w14:textId="69144AC8" w:rsidR="00DD0AC8" w:rsidRPr="00C82FD9" w:rsidRDefault="00DD0AC8"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DD0AC8" w:rsidRPr="00C82FD9" w:rsidRDefault="00DD0AC8">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" fillcolor="white [3201]" stroked="f" strokeweight=".5pt">
                <v:textbox>
                  <w:txbxContent>
                    <w:p w14:paraId="1A34B028" w14:textId="35DFF014" w:rsidR="00DD0AC8" w:rsidRPr="00C82FD9" w:rsidRDefault="00DD0AC8">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DD0AC8" w:rsidRPr="00C82FD9" w:rsidRDefault="00DD0AC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" fillcolor="white [3201]" stroked="f" strokeweight=".5pt">
                <v:textbox>
                  <w:txbxContent>
                    <w:p w14:paraId="0531BC8B" w14:textId="407E11A2" w:rsidR="00DD0AC8" w:rsidRPr="00C82FD9" w:rsidRDefault="00DD0AC8">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DD0AC8" w:rsidRPr="00C82FD9" w:rsidRDefault="00DD0AC8">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" fillcolor="white [3201]" stroked="f" strokeweight=".5pt">
                <v:textbox>
                  <w:txbxContent>
                    <w:p w14:paraId="4EFC0FC1" w14:textId="67CA9613" w:rsidR="00DD0AC8" w:rsidRPr="00C82FD9" w:rsidRDefault="00DD0AC8">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168" w:name="_Toc159681847"/>
      <w:r>
        <w:t xml:space="preserve">Gambar </w:t>
      </w:r>
      <w:fldSimple w:instr=" SEQ Gambar \* ARABIC ">
        <w:r w:rsidR="008F642D">
          <w:rPr>
            <w:noProof/>
          </w:rPr>
          <w:t>33</w:t>
        </w:r>
      </w:fldSimple>
      <w:r>
        <w:t xml:space="preserve"> </w:t>
      </w:r>
      <w:r w:rsidRPr="00797330">
        <w:t xml:space="preserve">Letak Komponen Bagian </w:t>
      </w:r>
      <w:r>
        <w:t>Bawah</w:t>
      </w:r>
      <w:r w:rsidRPr="00797330">
        <w:t xml:space="preserve"> Drone</w:t>
      </w:r>
      <w:bookmarkEnd w:id="168"/>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169" w:name="_Toc159681848"/>
      <w:r>
        <w:t xml:space="preserve">Gambar </w:t>
      </w:r>
      <w:fldSimple w:instr=" SEQ Gambar \* ARABIC ">
        <w:r w:rsidR="008F642D">
          <w:rPr>
            <w:noProof/>
          </w:rPr>
          <w:t>34</w:t>
        </w:r>
      </w:fldSimple>
      <w:r>
        <w:t xml:space="preserve"> Posisi drone pada bidang datar dan stabil</w:t>
      </w:r>
      <w:bookmarkEnd w:id="169"/>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170" w:name="_Toc159681849"/>
      <w:r>
        <w:t xml:space="preserve">Gambar </w:t>
      </w:r>
      <w:fldSimple w:instr=" SEQ Gambar \* ARABIC ">
        <w:r w:rsidR="008F642D">
          <w:rPr>
            <w:noProof/>
          </w:rPr>
          <w:t>35</w:t>
        </w:r>
      </w:fldSimple>
      <w:r>
        <w:t xml:space="preserve"> Kalibrasi Accelerometer pada Sumbu Roll</w:t>
      </w:r>
      <w:bookmarkEnd w:id="170"/>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171" w:name="_Toc159681850"/>
      <w:r>
        <w:t xml:space="preserve">Gambar </w:t>
      </w:r>
      <w:fldSimple w:instr=" SEQ Gambar \* ARABIC ">
        <w:r w:rsidR="008F642D">
          <w:rPr>
            <w:noProof/>
          </w:rPr>
          <w:t>36</w:t>
        </w:r>
      </w:fldSimple>
      <w:r>
        <w:t xml:space="preserve"> </w:t>
      </w:r>
      <w:r w:rsidRPr="00D93169">
        <w:t xml:space="preserve">Kalibrasi Accelerometer pada Sumbu </w:t>
      </w:r>
      <w:r>
        <w:t>Pitch</w:t>
      </w:r>
      <w:bookmarkEnd w:id="171"/>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172" w:name="_Toc159681851"/>
      <w:r>
        <w:t xml:space="preserve">Gambar </w:t>
      </w:r>
      <w:fldSimple w:instr=" SEQ Gambar \* ARABIC ">
        <w:r w:rsidR="008F642D">
          <w:rPr>
            <w:noProof/>
          </w:rPr>
          <w:t>37</w:t>
        </w:r>
      </w:fldSimple>
      <w:r>
        <w:t xml:space="preserve"> </w:t>
      </w:r>
      <w:r w:rsidRPr="00E9654A">
        <w:t xml:space="preserve">Kalibrasi Accelerometer pada </w:t>
      </w:r>
      <w:r>
        <w:t xml:space="preserve">Posisi </w:t>
      </w:r>
      <w:r w:rsidR="000B0417">
        <w:t>Berlawanan</w:t>
      </w:r>
      <w:bookmarkEnd w:id="172"/>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173" w:name="_Toc159681852"/>
      <w:r>
        <w:t xml:space="preserve">Gambar </w:t>
      </w:r>
      <w:fldSimple w:instr=" SEQ Gambar \* ARABIC ">
        <w:r w:rsidR="008F642D">
          <w:rPr>
            <w:noProof/>
          </w:rPr>
          <w:t>38</w:t>
        </w:r>
      </w:fldSimple>
      <w:r>
        <w:t xml:space="preserve"> Kalibrasi Kompas pada Mission Planner</w:t>
      </w:r>
      <w:bookmarkEnd w:id="173"/>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174" w:name="_Toc159681853"/>
      <w:r>
        <w:t xml:space="preserve">Gambar </w:t>
      </w:r>
      <w:fldSimple w:instr=" SEQ Gambar \* ARABIC ">
        <w:r w:rsidR="008F642D">
          <w:rPr>
            <w:noProof/>
          </w:rPr>
          <w:t>39</w:t>
        </w:r>
      </w:fldSimple>
      <w:r>
        <w:t xml:space="preserve"> Proses Kalibrasi Kompas pada Drone</w:t>
      </w:r>
      <w:bookmarkEnd w:id="174"/>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06F01267"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1982" cy="2356868"/>
                    </a:xfrm>
                    <a:prstGeom prst="rect">
                      <a:avLst/>
                    </a:prstGeom>
                  </pic:spPr>
                </pic:pic>
              </a:graphicData>
            </a:graphic>
          </wp:inline>
        </w:drawing>
      </w:r>
    </w:p>
    <w:p w14:paraId="1E95E1D2" w14:textId="477FE507" w:rsidR="00F47749" w:rsidRPr="00F47749" w:rsidRDefault="00125BFB" w:rsidP="00125BFB">
      <w:pPr>
        <w:pStyle w:val="Caption"/>
        <w:ind w:left="709"/>
        <w:jc w:val="center"/>
      </w:pPr>
      <w:bookmarkStart w:id="175" w:name="_Toc159681854"/>
      <w:r>
        <w:t xml:space="preserve">Gambar </w:t>
      </w:r>
      <w:fldSimple w:instr=" SEQ Gambar \* ARABIC ">
        <w:r w:rsidR="008F642D">
          <w:rPr>
            <w:noProof/>
          </w:rPr>
          <w:t>40</w:t>
        </w:r>
      </w:fldSimple>
      <w:r>
        <w:t xml:space="preserve"> Proses Kalibrasi Radio pada Mission Planner</w:t>
      </w:r>
      <w:bookmarkEnd w:id="175"/>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26EF397D">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DD0AC8" w:rsidRPr="002C6E1C" w:rsidRDefault="00DD0AC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DD0AC8" w:rsidRPr="002C6E1C" w:rsidRDefault="00DD0AC8"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" filled="f" stroked="f" strokeweight=".5pt">
                <v:textbox>
                  <w:txbxContent>
                    <w:p w14:paraId="146C9BEB" w14:textId="1CA805F3" w:rsidR="00DD0AC8" w:rsidRPr="002C6E1C" w:rsidRDefault="00DD0AC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DD0AC8" w:rsidRPr="002C6E1C" w:rsidRDefault="00DD0AC8"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1AD02717">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E198FC"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21AE1999"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47E13D0E">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0C8847F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58541"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557DBD75">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DD0AC8" w:rsidRPr="002C6E1C" w:rsidRDefault="00DD0AC8" w:rsidP="002C6E1C">
                            <w:pPr>
                              <w:spacing w:after="0" w:line="240" w:lineRule="auto"/>
                              <w:jc w:val="center"/>
                              <w:rPr>
                                <w:i/>
                                <w:iCs/>
                                <w:color w:val="FF0000"/>
                              </w:rPr>
                            </w:pPr>
                            <w:r w:rsidRPr="002C6E1C">
                              <w:rPr>
                                <w:i/>
                                <w:iCs/>
                                <w:color w:val="FF0000"/>
                              </w:rPr>
                              <w:t>channel 2</w:t>
                            </w:r>
                          </w:p>
                          <w:p w14:paraId="4451E467" w14:textId="532E651C" w:rsidR="00DD0AC8" w:rsidRPr="002C6E1C" w:rsidRDefault="00DD0AC8"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" filled="f" stroked="f" strokeweight=".5pt">
                <v:textbox>
                  <w:txbxContent>
                    <w:p w14:paraId="36751275" w14:textId="61AEDD26" w:rsidR="00DD0AC8" w:rsidRPr="002C6E1C" w:rsidRDefault="00DD0AC8" w:rsidP="002C6E1C">
                      <w:pPr>
                        <w:spacing w:after="0" w:line="240" w:lineRule="auto"/>
                        <w:jc w:val="center"/>
                        <w:rPr>
                          <w:i/>
                          <w:iCs/>
                          <w:color w:val="FF0000"/>
                        </w:rPr>
                      </w:pPr>
                      <w:r w:rsidRPr="002C6E1C">
                        <w:rPr>
                          <w:i/>
                          <w:iCs/>
                          <w:color w:val="FF0000"/>
                        </w:rPr>
                        <w:t>channel 2</w:t>
                      </w:r>
                    </w:p>
                    <w:p w14:paraId="4451E467" w14:textId="532E651C" w:rsidR="00DD0AC8" w:rsidRPr="002C6E1C" w:rsidRDefault="00DD0AC8"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DD0AC8" w:rsidRPr="002C6E1C" w:rsidRDefault="00DD0AC8" w:rsidP="002C6E1C">
                            <w:pPr>
                              <w:spacing w:after="0" w:line="240" w:lineRule="auto"/>
                              <w:jc w:val="center"/>
                              <w:rPr>
                                <w:i/>
                                <w:iCs/>
                                <w:color w:val="FF0000"/>
                              </w:rPr>
                            </w:pPr>
                            <w:r w:rsidRPr="002C6E1C">
                              <w:rPr>
                                <w:i/>
                                <w:iCs/>
                                <w:color w:val="FF0000"/>
                              </w:rPr>
                              <w:t>channel 1</w:t>
                            </w:r>
                          </w:p>
                          <w:p w14:paraId="6C409B16" w14:textId="6467FC87" w:rsidR="00DD0AC8" w:rsidRPr="002C6E1C" w:rsidRDefault="00DD0AC8"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" filled="f" stroked="f" strokeweight=".5pt">
                <v:textbox>
                  <w:txbxContent>
                    <w:p w14:paraId="600CF5DA" w14:textId="64E67659" w:rsidR="00DD0AC8" w:rsidRPr="002C6E1C" w:rsidRDefault="00DD0AC8" w:rsidP="002C6E1C">
                      <w:pPr>
                        <w:spacing w:after="0" w:line="240" w:lineRule="auto"/>
                        <w:jc w:val="center"/>
                        <w:rPr>
                          <w:i/>
                          <w:iCs/>
                          <w:color w:val="FF0000"/>
                        </w:rPr>
                      </w:pPr>
                      <w:r w:rsidRPr="002C6E1C">
                        <w:rPr>
                          <w:i/>
                          <w:iCs/>
                          <w:color w:val="FF0000"/>
                        </w:rPr>
                        <w:t>channel 1</w:t>
                      </w:r>
                    </w:p>
                    <w:p w14:paraId="6C409B16" w14:textId="6467FC87" w:rsidR="00DD0AC8" w:rsidRPr="002C6E1C" w:rsidRDefault="00DD0AC8"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DD0AC8" w:rsidRPr="002C6E1C" w:rsidRDefault="00DD0AC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DD0AC8" w:rsidRPr="002C6E1C" w:rsidRDefault="00DD0AC8"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" filled="f" stroked="f" strokeweight=".5pt">
                <v:textbox>
                  <w:txbxContent>
                    <w:p w14:paraId="0FFA66DD" w14:textId="0F397947" w:rsidR="00DD0AC8" w:rsidRPr="002C6E1C" w:rsidRDefault="00DD0AC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DD0AC8" w:rsidRPr="002C6E1C" w:rsidRDefault="00DD0AC8"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DD0AC8" w:rsidRPr="002C6E1C" w:rsidRDefault="00DD0AC8" w:rsidP="002C6E1C">
                            <w:pPr>
                              <w:spacing w:after="0" w:line="240" w:lineRule="auto"/>
                              <w:jc w:val="center"/>
                              <w:rPr>
                                <w:i/>
                                <w:iCs/>
                                <w:color w:val="FF0000"/>
                              </w:rPr>
                            </w:pPr>
                            <w:r w:rsidRPr="002C6E1C">
                              <w:rPr>
                                <w:i/>
                                <w:iCs/>
                                <w:color w:val="FF0000"/>
                              </w:rPr>
                              <w:t>channel 4</w:t>
                            </w:r>
                          </w:p>
                          <w:p w14:paraId="63B7A86A" w14:textId="48E5F0D0" w:rsidR="00DD0AC8" w:rsidRPr="002C6E1C" w:rsidRDefault="00DD0AC8"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" filled="f" stroked="f" strokeweight=".5pt">
                <v:textbox>
                  <w:txbxContent>
                    <w:p w14:paraId="4CC95B12" w14:textId="10D76A79" w:rsidR="00DD0AC8" w:rsidRPr="002C6E1C" w:rsidRDefault="00DD0AC8" w:rsidP="002C6E1C">
                      <w:pPr>
                        <w:spacing w:after="0" w:line="240" w:lineRule="auto"/>
                        <w:jc w:val="center"/>
                        <w:rPr>
                          <w:i/>
                          <w:iCs/>
                          <w:color w:val="FF0000"/>
                        </w:rPr>
                      </w:pPr>
                      <w:r w:rsidRPr="002C6E1C">
                        <w:rPr>
                          <w:i/>
                          <w:iCs/>
                          <w:color w:val="FF0000"/>
                        </w:rPr>
                        <w:t>channel 4</w:t>
                      </w:r>
                    </w:p>
                    <w:p w14:paraId="63B7A86A" w14:textId="48E5F0D0" w:rsidR="00DD0AC8" w:rsidRPr="002C6E1C" w:rsidRDefault="00DD0AC8"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DD0AC8" w:rsidRPr="002C6E1C" w:rsidRDefault="00DD0AC8" w:rsidP="002C6E1C">
                            <w:pPr>
                              <w:spacing w:after="0" w:line="240" w:lineRule="auto"/>
                              <w:jc w:val="center"/>
                              <w:rPr>
                                <w:i/>
                                <w:iCs/>
                                <w:color w:val="FF0000"/>
                              </w:rPr>
                            </w:pPr>
                            <w:r w:rsidRPr="002C6E1C">
                              <w:rPr>
                                <w:i/>
                                <w:iCs/>
                                <w:color w:val="FF0000"/>
                              </w:rPr>
                              <w:t>channel 3</w:t>
                            </w:r>
                          </w:p>
                          <w:p w14:paraId="42D7E0C5" w14:textId="7CA535FC" w:rsidR="00DD0AC8" w:rsidRPr="002C6E1C" w:rsidRDefault="00DD0AC8"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" filled="f" stroked="f" strokeweight=".5pt">
                <v:textbox>
                  <w:txbxContent>
                    <w:p w14:paraId="74752474" w14:textId="3BEB097D" w:rsidR="00DD0AC8" w:rsidRPr="002C6E1C" w:rsidRDefault="00DD0AC8" w:rsidP="002C6E1C">
                      <w:pPr>
                        <w:spacing w:after="0" w:line="240" w:lineRule="auto"/>
                        <w:jc w:val="center"/>
                        <w:rPr>
                          <w:i/>
                          <w:iCs/>
                          <w:color w:val="FF0000"/>
                        </w:rPr>
                      </w:pPr>
                      <w:r w:rsidRPr="002C6E1C">
                        <w:rPr>
                          <w:i/>
                          <w:iCs/>
                          <w:color w:val="FF0000"/>
                        </w:rPr>
                        <w:t>channel 3</w:t>
                      </w:r>
                    </w:p>
                    <w:p w14:paraId="42D7E0C5" w14:textId="7CA535FC" w:rsidR="00DD0AC8" w:rsidRPr="002C6E1C" w:rsidRDefault="00DD0AC8"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176" w:name="_Toc159681855"/>
      <w:r>
        <w:t xml:space="preserve">Gambar </w:t>
      </w:r>
      <w:fldSimple w:instr=" SEQ Gambar \* ARABIC ">
        <w:r w:rsidR="008F642D">
          <w:rPr>
            <w:noProof/>
          </w:rPr>
          <w:t>41</w:t>
        </w:r>
      </w:fldSimple>
      <w:r>
        <w:t xml:space="preserve"> Kalibrasi Radio Pada Remote Controll</w:t>
      </w:r>
      <w:bookmarkEnd w:id="176"/>
    </w:p>
    <w:p w14:paraId="2C729F84" w14:textId="3F0BF61D"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177" w:name="_Toc159681856"/>
      <w:r>
        <w:t xml:space="preserve">Gambar </w:t>
      </w:r>
      <w:fldSimple w:instr=" SEQ Gambar \* ARABIC ">
        <w:r w:rsidR="008F642D">
          <w:rPr>
            <w:noProof/>
          </w:rPr>
          <w:t>42</w:t>
        </w:r>
      </w:fldSimple>
      <w:r>
        <w:t xml:space="preserve"> Kalibrasi Radio pada Mission Planner</w:t>
      </w:r>
      <w:bookmarkEnd w:id="177"/>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178" w:name="_Toc159681857"/>
      <w:r>
        <w:t xml:space="preserve">Gambar </w:t>
      </w:r>
      <w:fldSimple w:instr=" SEQ Gambar \* ARABIC ">
        <w:r w:rsidR="008F642D">
          <w:rPr>
            <w:noProof/>
          </w:rPr>
          <w:t>43</w:t>
        </w:r>
      </w:fldSimple>
      <w:r>
        <w:t xml:space="preserve"> Hasil Nilai Kalibrasi Radio</w:t>
      </w:r>
      <w:bookmarkEnd w:id="178"/>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179" w:name="_Toc159235152"/>
      <w:r>
        <w:t xml:space="preserve">Tabel </w:t>
      </w:r>
      <w:fldSimple w:instr=" SEQ Tabel \* ARABIC ">
        <w:r w:rsidR="008F642D">
          <w:rPr>
            <w:noProof/>
          </w:rPr>
          <w:t>12</w:t>
        </w:r>
      </w:fldSimple>
      <w:r>
        <w:t xml:space="preserve"> Nilai Hasil Kalibrasi Radio</w:t>
      </w:r>
      <w:bookmarkEnd w:id="179"/>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Hubungkan koneksi Pixhawk dengan aplikasi Mission Planner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180" w:name="_Toc159681858"/>
      <w:r>
        <w:t xml:space="preserve">Gambar </w:t>
      </w:r>
      <w:fldSimple w:instr=" SEQ Gambar \* ARABIC ">
        <w:r w:rsidR="008F642D">
          <w:rPr>
            <w:noProof/>
          </w:rPr>
          <w:t>44</w:t>
        </w:r>
      </w:fldSimple>
      <w:r>
        <w:t xml:space="preserve"> Kalibrasi ESC pada Mission Planner</w:t>
      </w:r>
      <w:bookmarkEnd w:id="180"/>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81" w:name="_Toc159681559"/>
      <w:r>
        <w:rPr>
          <w:b/>
          <w:bCs/>
        </w:rPr>
        <w:t>Verifikasi</w:t>
      </w:r>
      <w:r w:rsidR="00624173">
        <w:rPr>
          <w:b/>
          <w:bCs/>
        </w:rPr>
        <w:t xml:space="preserve"> </w:t>
      </w:r>
      <w:r>
        <w:rPr>
          <w:b/>
          <w:bCs/>
        </w:rPr>
        <w:t>(</w:t>
      </w:r>
      <w:r w:rsidRPr="00E27281">
        <w:rPr>
          <w:b/>
          <w:bCs/>
          <w:i/>
          <w:iCs/>
        </w:rPr>
        <w:t>Verification</w:t>
      </w:r>
      <w:r>
        <w:rPr>
          <w:b/>
          <w:bCs/>
        </w:rPr>
        <w:t>)</w:t>
      </w:r>
      <w:bookmarkEnd w:id="181"/>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182" w:name="_Toc159681859"/>
      <w:r>
        <w:t xml:space="preserve">Gambar </w:t>
      </w:r>
      <w:fldSimple w:instr=" SEQ Gambar \* ARABIC ">
        <w:r w:rsidR="008F642D">
          <w:rPr>
            <w:noProof/>
          </w:rPr>
          <w:t>45</w:t>
        </w:r>
      </w:fldSimple>
      <w:r>
        <w:t xml:space="preserve"> Pengukuran Tegangan Baterai</w:t>
      </w:r>
      <w:bookmarkEnd w:id="182"/>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183" w:name="_Toc159235153"/>
      <w:r>
        <w:lastRenderedPageBreak/>
        <w:t xml:space="preserve">Tabel </w:t>
      </w:r>
      <w:fldSimple w:instr=" SEQ Tabel \* ARABIC ">
        <w:r w:rsidR="008F642D">
          <w:rPr>
            <w:noProof/>
          </w:rPr>
          <w:t>13</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83"/>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184" w:name="_Toc159235154"/>
      <w:r>
        <w:t xml:space="preserve">Tabel </w:t>
      </w:r>
      <w:fldSimple w:instr=" SEQ Tabel \* ARABIC ">
        <w:r w:rsidR="008F642D">
          <w:rPr>
            <w:noProof/>
          </w:rPr>
          <w:t>14</w:t>
        </w:r>
      </w:fldSimple>
      <w:r>
        <w:t xml:space="preserve"> Pengukuran Tegangan Port Pin Telem 1 Pixhawk</w:t>
      </w:r>
      <w:bookmarkEnd w:id="184"/>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185" w:name="_Toc159235155"/>
      <w:r>
        <w:t xml:space="preserve">Tabel </w:t>
      </w:r>
      <w:fldSimple w:instr=" SEQ Tabel \* ARABIC ">
        <w:r w:rsidR="008F642D">
          <w:rPr>
            <w:noProof/>
          </w:rPr>
          <w:t>15</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85"/>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186" w:name="_Toc159235156"/>
      <w:r>
        <w:t xml:space="preserve">Tabel </w:t>
      </w:r>
      <w:fldSimple w:instr=" SEQ Tabel \* ARABIC ">
        <w:r w:rsidR="008F642D">
          <w:rPr>
            <w:noProof/>
          </w:rPr>
          <w:t>16</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86"/>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187" w:name="_Toc159681860"/>
      <w:r>
        <w:t xml:space="preserve">Gambar </w:t>
      </w:r>
      <w:fldSimple w:instr=" SEQ Gambar \* ARABIC ">
        <w:r w:rsidR="008F642D">
          <w:rPr>
            <w:noProof/>
          </w:rPr>
          <w:t>46</w:t>
        </w:r>
      </w:fldSimple>
      <w:r>
        <w:t xml:space="preserve"> </w:t>
      </w:r>
      <w:r w:rsidR="00B27443">
        <w:t>P</w:t>
      </w:r>
      <w:r>
        <w:t xml:space="preserve">engujian </w:t>
      </w:r>
      <w:r w:rsidR="00B27443">
        <w:t>M</w:t>
      </w:r>
      <w:r>
        <w:t xml:space="preserve">otor </w:t>
      </w:r>
      <w:r w:rsidR="00B27443">
        <w:t>B</w:t>
      </w:r>
      <w:r>
        <w:t>rushless</w:t>
      </w:r>
      <w:bookmarkEnd w:id="187"/>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188" w:name="_Toc159681861"/>
      <w:r>
        <w:t xml:space="preserve">Gambar </w:t>
      </w:r>
      <w:fldSimple w:instr=" SEQ Gambar \* ARABIC ">
        <w:r w:rsidR="008F642D">
          <w:rPr>
            <w:noProof/>
          </w:rPr>
          <w:t>47</w:t>
        </w:r>
      </w:fldSimple>
      <w:r>
        <w:t xml:space="preserve"> Hasil pengukuran RPM motor</w:t>
      </w:r>
      <w:bookmarkEnd w:id="188"/>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DD0AC8"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DD0AC8"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189" w:name="_Toc159235157"/>
      <w:r>
        <w:t xml:space="preserve">Tabel </w:t>
      </w:r>
      <w:fldSimple w:instr=" SEQ Tabel \* ARABIC ">
        <w:r w:rsidR="008F642D">
          <w:rPr>
            <w:noProof/>
          </w:rPr>
          <w:t>17</w:t>
        </w:r>
      </w:fldSimple>
      <w:r>
        <w:t xml:space="preserve"> Pengujian </w:t>
      </w:r>
      <w:bookmarkStart w:id="190" w:name="_Hlk158635266"/>
      <w:r>
        <w:t>Thrust Motor</w:t>
      </w:r>
      <w:bookmarkEnd w:id="189"/>
      <w:bookmarkEnd w:id="190"/>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191"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191"/>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69ED4C4" w14:textId="27F79CC4" w:rsidR="00055986" w:rsidRDefault="00823957" w:rsidP="00924D99">
      <w:pPr>
        <w:pStyle w:val="Caption"/>
        <w:ind w:left="426"/>
        <w:jc w:val="center"/>
      </w:pPr>
      <w:bookmarkStart w:id="192" w:name="_Toc159681862"/>
      <w:r>
        <w:t xml:space="preserve">Gambar </w:t>
      </w:r>
      <w:fldSimple w:instr=" SEQ Gambar \* ARABIC ">
        <w:r w:rsidR="008F642D">
          <w:rPr>
            <w:noProof/>
          </w:rPr>
          <w:t>48</w:t>
        </w:r>
      </w:fldSimple>
      <w:r>
        <w:t xml:space="preserve"> Grafik Pengujian Thrust Motor Propeller 1045</w:t>
      </w:r>
      <w:bookmarkEnd w:id="192"/>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193" w:name="_Toc159681863"/>
      <w:r>
        <w:t xml:space="preserve">Gambar </w:t>
      </w:r>
      <w:fldSimple w:instr=" SEQ Gambar \* ARABIC ">
        <w:r w:rsidR="008F642D">
          <w:rPr>
            <w:noProof/>
          </w:rPr>
          <w:t>49</w:t>
        </w:r>
      </w:fldSimple>
      <w:r>
        <w:t xml:space="preserve"> Pengujian Thrust Motor Dengan Propeller</w:t>
      </w:r>
      <w:bookmarkEnd w:id="193"/>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194" w:name="_Hlk158635995"/>
      <w:r w:rsidR="00BC457C">
        <w:t>maka dengan menggunakan drone hexacopter yang mempunyai jumlah 6 motor brushless maksimum beban yang mampu diangkat oleh drone adalah</w:t>
      </w:r>
      <w:bookmarkEnd w:id="194"/>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195"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195"/>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196" w:name="_Toc159681864"/>
      <w:r>
        <w:t xml:space="preserve">Gambar </w:t>
      </w:r>
      <w:fldSimple w:instr=" SEQ Gambar \* ARABIC ">
        <w:r w:rsidR="008F642D">
          <w:rPr>
            <w:noProof/>
          </w:rPr>
          <w:t>50</w:t>
        </w:r>
      </w:fldSimple>
      <w:r>
        <w:t xml:space="preserve"> Tampilan display pada </w:t>
      </w:r>
      <w:r w:rsidR="00111F4C">
        <w:t xml:space="preserve">pengujian </w:t>
      </w:r>
      <w:r>
        <w:t>remote controll</w:t>
      </w:r>
      <w:bookmarkEnd w:id="196"/>
    </w:p>
    <w:p w14:paraId="00AF73B2" w14:textId="732A8751" w:rsidR="00D7050C" w:rsidRDefault="00D7050C" w:rsidP="00D7050C">
      <w:pPr>
        <w:pStyle w:val="Caption"/>
        <w:keepNext/>
        <w:ind w:left="426"/>
      </w:pPr>
      <w:bookmarkStart w:id="197" w:name="_Toc159235158"/>
      <w:r>
        <w:lastRenderedPageBreak/>
        <w:t xml:space="preserve">Tabel </w:t>
      </w:r>
      <w:fldSimple w:instr=" SEQ Tabel \* ARABIC ">
        <w:r w:rsidR="008F642D">
          <w:rPr>
            <w:noProof/>
          </w:rPr>
          <w:t>18</w:t>
        </w:r>
      </w:fldSimple>
      <w:r>
        <w:t xml:space="preserve"> </w:t>
      </w:r>
      <w:r w:rsidRPr="00E56413">
        <w:t>Hasil pengujian pembacaan sinyal radio remote controller</w:t>
      </w:r>
      <w:bookmarkEnd w:id="197"/>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DD0AC8" w:rsidRPr="002B3845" w:rsidRDefault="00DD0AC8">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" filled="f" stroked="f" strokeweight=".5pt">
                <v:textbox>
                  <w:txbxContent>
                    <w:p w14:paraId="3EFE5208" w14:textId="5F1D8F14" w:rsidR="00DD0AC8" w:rsidRPr="002B3845" w:rsidRDefault="00DD0AC8">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DD0AC8" w:rsidRPr="00A455CA" w:rsidRDefault="00DD0AC8">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t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" filled="f" stroked="f" strokeweight=".5pt">
                <v:textbox>
                  <w:txbxContent>
                    <w:p w14:paraId="101A33B0" w14:textId="332DBFFA" w:rsidR="00DD0AC8" w:rsidRPr="00A455CA" w:rsidRDefault="00DD0AC8">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DD0AC8" w:rsidRPr="00A455CA" w:rsidRDefault="00DD0AC8">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aQ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" filled="f" stroked="f" strokeweight=".5pt">
                <v:textbox>
                  <w:txbxContent>
                    <w:p w14:paraId="334F5824" w14:textId="5395B41C" w:rsidR="00DD0AC8" w:rsidRPr="00A455CA" w:rsidRDefault="00DD0AC8">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DD0AC8" w:rsidRPr="00A455CA" w:rsidRDefault="00DD0AC8">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mb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" filled="f" stroked="f" strokeweight=".5pt">
                <v:textbox>
                  <w:txbxContent>
                    <w:p w14:paraId="1D9C192F" w14:textId="7B51C478" w:rsidR="00DD0AC8" w:rsidRPr="00A455CA" w:rsidRDefault="00DD0AC8">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DD0AC8" w:rsidRPr="00A455CA" w:rsidRDefault="00DD0AC8">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m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" filled="f" stroked="f" strokeweight=".5pt">
                <v:textbox>
                  <w:txbxContent>
                    <w:p w14:paraId="1795610A" w14:textId="13AD8284" w:rsidR="00DD0AC8" w:rsidRPr="00A455CA" w:rsidRDefault="00DD0AC8">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DD0AC8" w:rsidRPr="00A455CA" w:rsidRDefault="00DD0AC8">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Wb4MA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" filled="f" stroked="f" strokeweight=".5pt">
                <v:textbox>
                  <w:txbxContent>
                    <w:p w14:paraId="4FE5A875" w14:textId="5BDB5399" w:rsidR="00DD0AC8" w:rsidRPr="00A455CA" w:rsidRDefault="00DD0AC8">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DD0AC8" w:rsidRPr="00A455CA" w:rsidRDefault="00DD0AC8">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N9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" filled="f" stroked="f" strokeweight=".5pt">
                <v:textbox>
                  <w:txbxContent>
                    <w:p w14:paraId="16A1596A" w14:textId="43D946D0" w:rsidR="00DD0AC8" w:rsidRPr="00A455CA" w:rsidRDefault="00DD0AC8">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DD0AC8" w:rsidRPr="00A455CA" w:rsidRDefault="00DD0AC8">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" filled="f" stroked="f" strokeweight=".5pt">
                <v:textbox>
                  <w:txbxContent>
                    <w:p w14:paraId="68C86381" w14:textId="79204D6A" w:rsidR="00DD0AC8" w:rsidRPr="00A455CA" w:rsidRDefault="00DD0AC8">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DD0AC8" w:rsidRPr="00A455CA" w:rsidRDefault="00DD0AC8">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" filled="f" stroked="f" strokeweight=".5pt">
                <v:textbox>
                  <w:txbxContent>
                    <w:p w14:paraId="71EC1219" w14:textId="3A520EC1" w:rsidR="00DD0AC8" w:rsidRPr="00A455CA" w:rsidRDefault="00DD0AC8">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DD0AC8" w:rsidRPr="00A455CA" w:rsidRDefault="00DD0AC8">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" filled="f" stroked="f" strokeweight=".5pt">
                <v:textbox>
                  <w:txbxContent>
                    <w:p w14:paraId="4FD8171C" w14:textId="0F03DB3D" w:rsidR="00DD0AC8" w:rsidRPr="00A455CA" w:rsidRDefault="00DD0AC8">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DD0AC8" w:rsidRPr="00A455CA" w:rsidRDefault="00DD0AC8">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" filled="f" stroked="f" strokeweight=".5pt">
                <v:textbox>
                  <w:txbxContent>
                    <w:p w14:paraId="6F1E1D6A" w14:textId="13D340B0" w:rsidR="00DD0AC8" w:rsidRPr="00A455CA" w:rsidRDefault="00DD0AC8">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198" w:name="_Toc159681865"/>
      <w:r>
        <w:t xml:space="preserve">Gambar </w:t>
      </w:r>
      <w:fldSimple w:instr=" SEQ Gambar \* ARABIC ">
        <w:r w:rsidR="008F642D">
          <w:rPr>
            <w:noProof/>
          </w:rPr>
          <w:t>51</w:t>
        </w:r>
      </w:fldSimple>
      <w:r>
        <w:t xml:space="preserve"> Rentang Jarak pengujian Sinyal Telemetri</w:t>
      </w:r>
      <w:bookmarkEnd w:id="198"/>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DD0AC8" w:rsidRPr="002B3845" w:rsidRDefault="00DD0AC8"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" filled="f" stroked="f" strokeweight=".5pt">
                <v:textbox>
                  <w:txbxContent>
                    <w:p w14:paraId="55F04E54" w14:textId="4F99454A" w:rsidR="00DD0AC8" w:rsidRPr="002B3845" w:rsidRDefault="00DD0AC8"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199" w:name="_Toc159681866"/>
      <w:r>
        <w:t xml:space="preserve">Gambar </w:t>
      </w:r>
      <w:fldSimple w:instr=" SEQ Gambar \* ARABIC ">
        <w:r w:rsidR="008F642D">
          <w:rPr>
            <w:noProof/>
          </w:rPr>
          <w:t>52</w:t>
        </w:r>
      </w:fldSimple>
      <w:r>
        <w:t xml:space="preserve"> Heads UP Display Mission Planner</w:t>
      </w:r>
      <w:bookmarkEnd w:id="199"/>
    </w:p>
    <w:p w14:paraId="7906A4AE" w14:textId="6537945C" w:rsidR="00AC74D3" w:rsidRDefault="00AC74D3" w:rsidP="00AC74D3">
      <w:pPr>
        <w:pStyle w:val="Caption"/>
        <w:keepNext/>
        <w:ind w:left="426"/>
      </w:pPr>
      <w:bookmarkStart w:id="200" w:name="_Toc159235159"/>
      <w:r>
        <w:t xml:space="preserve">Tabel </w:t>
      </w:r>
      <w:fldSimple w:instr=" SEQ Tabel \* ARABIC ">
        <w:r w:rsidR="008F642D">
          <w:rPr>
            <w:noProof/>
          </w:rPr>
          <w:t>19</w:t>
        </w:r>
      </w:fldSimple>
      <w:r>
        <w:t xml:space="preserve"> Hasil Pengujian Pembacaan Sinyal Telemetri</w:t>
      </w:r>
      <w:bookmarkEnd w:id="200"/>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01"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01"/>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02" w:name="_Hlk158636356"/>
      <w:r w:rsidR="000A6E22">
        <w:t xml:space="preserve">. </w:t>
      </w:r>
      <w:r>
        <w:t>Proses ini dilakukan untuk melakukan pengukuran presisi posisi drone dan akan dibandingkan dengan tingkat akurasi posisi GPS pada handphone</w:t>
      </w:r>
      <w:bookmarkEnd w:id="202"/>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03" w:name="_Toc159681867"/>
      <w:r>
        <w:t xml:space="preserve">Gambar </w:t>
      </w:r>
      <w:fldSimple w:instr=" SEQ Gambar \* ARABIC ">
        <w:r w:rsidR="008F642D">
          <w:rPr>
            <w:noProof/>
          </w:rPr>
          <w:t>53</w:t>
        </w:r>
      </w:fldSimple>
      <w:r>
        <w:t xml:space="preserve"> </w:t>
      </w:r>
      <w:r w:rsidR="00EA3BDC">
        <w:t>Pengujian Koordinat GPS</w:t>
      </w:r>
      <w:bookmarkEnd w:id="203"/>
    </w:p>
    <w:p w14:paraId="16BC8D0D" w14:textId="269A92D3" w:rsidR="00B52D35" w:rsidRDefault="00B52D35" w:rsidP="00B52D35">
      <w:pPr>
        <w:pStyle w:val="Caption"/>
        <w:keepNext/>
        <w:spacing w:after="120"/>
      </w:pPr>
      <w:bookmarkStart w:id="204" w:name="_Toc159235160"/>
      <w:bookmarkStart w:id="205" w:name="_Hlk158636667"/>
      <w:r>
        <w:t xml:space="preserve">Tabel </w:t>
      </w:r>
      <w:fldSimple w:instr=" SEQ Tabel \* ARABIC ">
        <w:r w:rsidR="008F642D">
          <w:rPr>
            <w:noProof/>
          </w:rPr>
          <w:t>20</w:t>
        </w:r>
      </w:fldSimple>
      <w:r>
        <w:t xml:space="preserve"> Hasil Pengujian GPS</w:t>
      </w:r>
      <w:bookmarkEnd w:id="204"/>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06" w:name="_Hlk158636427"/>
            <w:bookmarkEnd w:id="205"/>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06"/>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07"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08"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08"/>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07"/>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09"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09"/>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10" w:name="_Toc159681868"/>
      <w:r>
        <w:t xml:space="preserve">Gambar </w:t>
      </w:r>
      <w:fldSimple w:instr=" SEQ Gambar \* ARABIC ">
        <w:r w:rsidR="008F642D">
          <w:rPr>
            <w:noProof/>
          </w:rPr>
          <w:t>54</w:t>
        </w:r>
      </w:fldSimple>
      <w:r>
        <w:t xml:space="preserve"> Pengujian Tegangan Input pada waterpump DC</w:t>
      </w:r>
      <w:bookmarkEnd w:id="210"/>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11" w:name="_Toc159681869"/>
      <w:r>
        <w:t xml:space="preserve">Gambar </w:t>
      </w:r>
      <w:fldSimple w:instr=" SEQ Gambar \* ARABIC ">
        <w:r w:rsidR="008F642D">
          <w:rPr>
            <w:noProof/>
          </w:rPr>
          <w:t>55</w:t>
        </w:r>
      </w:fldSimple>
      <w:r>
        <w:t xml:space="preserve"> Skema Rangkaian Penyemprotan</w:t>
      </w:r>
      <w:bookmarkEnd w:id="211"/>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12" w:name="_Toc159235161"/>
      <w:r>
        <w:t xml:space="preserve">Tabel </w:t>
      </w:r>
      <w:fldSimple w:instr=" SEQ Tabel \* ARABIC ">
        <w:r w:rsidR="008F642D">
          <w:rPr>
            <w:noProof/>
          </w:rPr>
          <w:t>21</w:t>
        </w:r>
      </w:fldSimple>
      <w:r>
        <w:t xml:space="preserve"> Tegangan Output Pin AUX5 Pixhawk</w:t>
      </w:r>
      <w:bookmarkEnd w:id="212"/>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13"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13"/>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14" w:name="_Toc159681870"/>
      <w:r>
        <w:t xml:space="preserve">Gambar </w:t>
      </w:r>
      <w:fldSimple w:instr=" SEQ Gambar \* ARABIC ">
        <w:r w:rsidR="008F642D">
          <w:rPr>
            <w:noProof/>
          </w:rPr>
          <w:t>56</w:t>
        </w:r>
      </w:fldSimple>
      <w:r>
        <w:t xml:space="preserve"> Aliran Penyemprotan Cairan</w:t>
      </w:r>
      <w:bookmarkEnd w:id="214"/>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15"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15"/>
      <w:r w:rsidR="00C10D24">
        <w:t>:</w:t>
      </w:r>
    </w:p>
    <w:p w14:paraId="7B125B10" w14:textId="4D87AF10" w:rsidR="009975AA" w:rsidRDefault="009975AA" w:rsidP="009975AA">
      <w:pPr>
        <w:pStyle w:val="Caption"/>
        <w:keepNext/>
        <w:ind w:left="426"/>
      </w:pPr>
      <w:bookmarkStart w:id="216" w:name="_Toc159235162"/>
      <w:r>
        <w:t xml:space="preserve">Tabel </w:t>
      </w:r>
      <w:fldSimple w:instr=" SEQ Tabel \* ARABIC ">
        <w:r w:rsidR="008F642D">
          <w:rPr>
            <w:noProof/>
          </w:rPr>
          <w:t>22</w:t>
        </w:r>
      </w:fldSimple>
      <w:r>
        <w:t xml:space="preserve"> </w:t>
      </w:r>
      <w:bookmarkStart w:id="217" w:name="_Hlk158637995"/>
      <w:r>
        <w:t>Hasil Pengukuran Debit Air</w:t>
      </w:r>
      <w:bookmarkEnd w:id="216"/>
      <w:bookmarkEnd w:id="217"/>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18"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18"/>
    <w:p w14:paraId="16485CC2" w14:textId="31C06C72" w:rsidR="00C10D24" w:rsidRDefault="009975AA" w:rsidP="009975AA">
      <w:pPr>
        <w:pStyle w:val="ListParagraph"/>
        <w:spacing w:before="240" w:line="480" w:lineRule="auto"/>
        <w:ind w:left="426"/>
        <w:jc w:val="both"/>
      </w:pPr>
      <w:r>
        <w:t xml:space="preserve">Berdasarkan Tabel 22 diatas, </w:t>
      </w:r>
      <w:bookmarkStart w:id="219"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19"/>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20"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20"/>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21" w:name="_Toc159681871"/>
      <w:r>
        <w:t xml:space="preserve">Gambar </w:t>
      </w:r>
      <w:fldSimple w:instr=" SEQ Gambar \* ARABIC ">
        <w:r w:rsidR="008F642D">
          <w:rPr>
            <w:noProof/>
          </w:rPr>
          <w:t>57</w:t>
        </w:r>
      </w:fldSimple>
      <w:r>
        <w:t xml:space="preserve"> Pengujian </w:t>
      </w:r>
      <w:bookmarkStart w:id="222" w:name="_Hlk158638670"/>
      <w:r>
        <w:t xml:space="preserve">Daya Angkat Drone </w:t>
      </w:r>
      <w:bookmarkEnd w:id="222"/>
      <w:r>
        <w:t>hexacopter</w:t>
      </w:r>
      <w:bookmarkEnd w:id="221"/>
    </w:p>
    <w:p w14:paraId="3703BE4F" w14:textId="4C9C40EA" w:rsidR="00D17B4C" w:rsidRDefault="00D17B4C" w:rsidP="00D17B4C">
      <w:pPr>
        <w:pStyle w:val="Caption"/>
        <w:keepNext/>
        <w:ind w:left="284"/>
      </w:pPr>
      <w:bookmarkStart w:id="223" w:name="_Toc159235163"/>
      <w:r>
        <w:t xml:space="preserve">Tabel </w:t>
      </w:r>
      <w:fldSimple w:instr=" SEQ Tabel \* ARABIC ">
        <w:r w:rsidR="008F642D">
          <w:rPr>
            <w:noProof/>
          </w:rPr>
          <w:t>23</w:t>
        </w:r>
      </w:fldSimple>
      <w:r>
        <w:t xml:space="preserve"> </w:t>
      </w:r>
      <w:bookmarkStart w:id="224" w:name="_Hlk158639023"/>
      <w:r>
        <w:t xml:space="preserve">Hasil Pengujian Daya Angkat Drone </w:t>
      </w:r>
      <w:bookmarkEnd w:id="224"/>
      <w:r>
        <w:t>Hexacopter</w:t>
      </w:r>
      <w:bookmarkEnd w:id="223"/>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25"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26" w:name="_Hlk158639122"/>
      <w:bookmarkEnd w:id="225"/>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26"/>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27"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27"/>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28" w:name="_Toc159681872"/>
      <w:r>
        <w:t xml:space="preserve">Gambar </w:t>
      </w:r>
      <w:fldSimple w:instr=" SEQ Gambar \* ARABIC ">
        <w:r w:rsidR="008F642D">
          <w:rPr>
            <w:noProof/>
          </w:rPr>
          <w:t>58</w:t>
        </w:r>
      </w:fldSimple>
      <w:r>
        <w:t xml:space="preserve"> </w:t>
      </w:r>
      <w:bookmarkStart w:id="229" w:name="_Hlk158639511"/>
      <w:r w:rsidR="003D1B87">
        <w:t>Pengujian</w:t>
      </w:r>
      <w:r>
        <w:t xml:space="preserve"> </w:t>
      </w:r>
      <w:r w:rsidR="003D1B87">
        <w:t>Ter</w:t>
      </w:r>
      <w:r>
        <w:t>bang Penyemprotan Cairan Pestisida</w:t>
      </w:r>
      <w:bookmarkEnd w:id="228"/>
      <w:bookmarkEnd w:id="229"/>
    </w:p>
    <w:p w14:paraId="79D5A446" w14:textId="7CA414B7" w:rsidR="00DD5C35" w:rsidRDefault="00DD5C35" w:rsidP="00DD5C35">
      <w:pPr>
        <w:pStyle w:val="Caption"/>
        <w:keepNext/>
      </w:pPr>
      <w:bookmarkStart w:id="230" w:name="_Toc159235164"/>
      <w:bookmarkStart w:id="231" w:name="_Hlk158639730"/>
      <w:r>
        <w:t xml:space="preserve">Tabel </w:t>
      </w:r>
      <w:fldSimple w:instr=" SEQ Tabel \* ARABIC ">
        <w:r w:rsidR="008F642D">
          <w:rPr>
            <w:noProof/>
          </w:rPr>
          <w:t>24</w:t>
        </w:r>
      </w:fldSimple>
      <w:r>
        <w:t xml:space="preserve"> Hasil Misi Penerbangan Cairan Pestisida Secara Otomatis</w:t>
      </w:r>
      <w:bookmarkEnd w:id="230"/>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32" w:name="_Hlk158639593"/>
            <w:bookmarkEnd w:id="231"/>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33" w:name="_Hlk158639820"/>
      <w:bookmarkEnd w:id="232"/>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33"/>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34"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34"/>
      <w:r w:rsidR="00624173">
        <w:rPr>
          <w:rFonts w:cs="Times New Roman"/>
          <w:szCs w:val="24"/>
        </w:rPr>
        <w:br w:type="page"/>
      </w:r>
    </w:p>
    <w:p w14:paraId="4856ECFB" w14:textId="77777777" w:rsidR="00624173" w:rsidRPr="008205E2" w:rsidRDefault="00624173" w:rsidP="00624173">
      <w:pPr>
        <w:pStyle w:val="Heading1"/>
        <w:rPr>
          <w:lang w:val="en-US"/>
        </w:rPr>
      </w:pPr>
      <w:bookmarkStart w:id="235" w:name="_Toc159681560"/>
      <w:r w:rsidRPr="00690AC0">
        <w:lastRenderedPageBreak/>
        <w:t xml:space="preserve">BAB </w:t>
      </w:r>
      <w:r>
        <w:rPr>
          <w:lang w:val="en-US"/>
        </w:rPr>
        <w:t>V</w:t>
      </w:r>
      <w:bookmarkEnd w:id="235"/>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36" w:name="_Toc159681561"/>
      <w:r w:rsidRPr="00305D73">
        <w:rPr>
          <w:rFonts w:cs="Times New Roman"/>
          <w:b/>
          <w:bCs/>
          <w:szCs w:val="24"/>
        </w:rPr>
        <w:t>Kesimpulan</w:t>
      </w:r>
      <w:bookmarkEnd w:id="236"/>
    </w:p>
    <w:p w14:paraId="6AB576C3" w14:textId="0FCF9131" w:rsidR="00624173" w:rsidRDefault="005244AB" w:rsidP="005244AB">
      <w:pPr>
        <w:spacing w:after="0" w:line="480" w:lineRule="auto"/>
        <w:ind w:firstLine="567"/>
        <w:jc w:val="both"/>
        <w:rPr>
          <w:rFonts w:cs="Times New Roman"/>
          <w:szCs w:val="24"/>
        </w:rPr>
      </w:pPr>
      <w:bookmarkStart w:id="237"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37"/>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38" w:name="_Toc159681562"/>
      <w:r w:rsidRPr="00305D73">
        <w:rPr>
          <w:rFonts w:cs="Times New Roman"/>
          <w:b/>
          <w:bCs/>
          <w:szCs w:val="24"/>
        </w:rPr>
        <w:t>Saran</w:t>
      </w:r>
      <w:bookmarkEnd w:id="238"/>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39"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39"/>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40" w:name="_Toc159681563"/>
      <w:r>
        <w:rPr>
          <w:lang w:val="en-US"/>
        </w:rPr>
        <w:lastRenderedPageBreak/>
        <w:t>DAFTAR PUSTAKA</w:t>
      </w:r>
      <w:bookmarkEnd w:id="240"/>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41" w:name="_Toc159681564"/>
      <w:r>
        <w:rPr>
          <w:lang w:val="en-US"/>
        </w:rPr>
        <w:lastRenderedPageBreak/>
        <w:t>LAMPIRAN</w:t>
      </w:r>
      <w:bookmarkEnd w:id="241"/>
    </w:p>
    <w:p w14:paraId="6C77AE10" w14:textId="7570FA5A" w:rsidR="00F54AA7" w:rsidRPr="00F54AA7" w:rsidRDefault="00F54AA7" w:rsidP="00F54AA7">
      <w:pPr>
        <w:pStyle w:val="Caption"/>
        <w:rPr>
          <w:b/>
          <w:bCs/>
          <w:i w:val="0"/>
          <w:iCs w:val="0"/>
          <w:color w:val="auto"/>
          <w:sz w:val="24"/>
          <w:szCs w:val="20"/>
        </w:rPr>
      </w:pPr>
      <w:bookmarkStart w:id="242"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42"/>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43"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43"/>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44"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44"/>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45"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45"/>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97"/>
      <w:footerReference w:type="default" r:id="rId9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B5C0B" w14:textId="77777777" w:rsidR="00EA2C6A" w:rsidRDefault="00EA2C6A" w:rsidP="003F358C">
      <w:pPr>
        <w:spacing w:after="0" w:line="240" w:lineRule="auto"/>
      </w:pPr>
      <w:r>
        <w:separator/>
      </w:r>
    </w:p>
  </w:endnote>
  <w:endnote w:type="continuationSeparator" w:id="0">
    <w:p w14:paraId="68F4D5BD" w14:textId="77777777" w:rsidR="00EA2C6A" w:rsidRDefault="00EA2C6A"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DD0AC8" w:rsidRPr="003F358C" w:rsidRDefault="00DD0AC8">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DD0AC8" w:rsidRDefault="00DD0AC8"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062FF3BB" w:rsidR="00DD0AC8" w:rsidRPr="003F358C" w:rsidRDefault="00DD0AC8" w:rsidP="00B60EE8">
    <w:pPr>
      <w:pStyle w:val="Footer"/>
      <w:tabs>
        <w:tab w:val="clear" w:pos="4680"/>
      </w:tabs>
      <w:rPr>
        <w:rFonts w:cs="Times New Roman"/>
      </w:rPr>
    </w:pPr>
  </w:p>
  <w:p w14:paraId="726C4DD9" w14:textId="27F6CC9B" w:rsidR="00DD0AC8" w:rsidRDefault="00DD0AC8"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7568D" w14:textId="77777777" w:rsidR="00EA2C6A" w:rsidRDefault="00EA2C6A" w:rsidP="003F358C">
      <w:pPr>
        <w:spacing w:after="0" w:line="240" w:lineRule="auto"/>
      </w:pPr>
      <w:r>
        <w:separator/>
      </w:r>
    </w:p>
  </w:footnote>
  <w:footnote w:type="continuationSeparator" w:id="0">
    <w:p w14:paraId="290567B8" w14:textId="77777777" w:rsidR="00EA2C6A" w:rsidRDefault="00EA2C6A"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DD0AC8" w:rsidRPr="00672AA8" w:rsidRDefault="00DD0AC8">
    <w:pPr>
      <w:pStyle w:val="Header"/>
      <w:jc w:val="right"/>
      <w:rPr>
        <w:rFonts w:cs="Times New Roman"/>
      </w:rPr>
    </w:pPr>
  </w:p>
  <w:p w14:paraId="1EC48767" w14:textId="77777777" w:rsidR="00DD0AC8" w:rsidRDefault="00DD0A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DD0AC8" w:rsidRDefault="00DD0AC8"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DD0AC8" w:rsidRDefault="00DD0A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5"/>
  </w:num>
  <w:num w:numId="3">
    <w:abstractNumId w:val="3"/>
  </w:num>
  <w:num w:numId="4">
    <w:abstractNumId w:val="32"/>
  </w:num>
  <w:num w:numId="5">
    <w:abstractNumId w:val="16"/>
  </w:num>
  <w:num w:numId="6">
    <w:abstractNumId w:val="21"/>
  </w:num>
  <w:num w:numId="7">
    <w:abstractNumId w:val="8"/>
  </w:num>
  <w:num w:numId="8">
    <w:abstractNumId w:val="11"/>
  </w:num>
  <w:num w:numId="9">
    <w:abstractNumId w:val="28"/>
  </w:num>
  <w:num w:numId="10">
    <w:abstractNumId w:val="27"/>
  </w:num>
  <w:num w:numId="11">
    <w:abstractNumId w:val="33"/>
  </w:num>
  <w:num w:numId="12">
    <w:abstractNumId w:val="1"/>
  </w:num>
  <w:num w:numId="13">
    <w:abstractNumId w:val="6"/>
  </w:num>
  <w:num w:numId="14">
    <w:abstractNumId w:val="0"/>
  </w:num>
  <w:num w:numId="15">
    <w:abstractNumId w:val="23"/>
  </w:num>
  <w:num w:numId="16">
    <w:abstractNumId w:val="47"/>
  </w:num>
  <w:num w:numId="17">
    <w:abstractNumId w:val="7"/>
  </w:num>
  <w:num w:numId="18">
    <w:abstractNumId w:val="39"/>
  </w:num>
  <w:num w:numId="19">
    <w:abstractNumId w:val="20"/>
  </w:num>
  <w:num w:numId="20">
    <w:abstractNumId w:val="14"/>
  </w:num>
  <w:num w:numId="21">
    <w:abstractNumId w:val="45"/>
  </w:num>
  <w:num w:numId="22">
    <w:abstractNumId w:val="46"/>
  </w:num>
  <w:num w:numId="23">
    <w:abstractNumId w:val="35"/>
  </w:num>
  <w:num w:numId="24">
    <w:abstractNumId w:val="17"/>
  </w:num>
  <w:num w:numId="25">
    <w:abstractNumId w:val="5"/>
  </w:num>
  <w:num w:numId="26">
    <w:abstractNumId w:val="37"/>
  </w:num>
  <w:num w:numId="27">
    <w:abstractNumId w:val="22"/>
  </w:num>
  <w:num w:numId="28">
    <w:abstractNumId w:val="10"/>
  </w:num>
  <w:num w:numId="29">
    <w:abstractNumId w:val="19"/>
  </w:num>
  <w:num w:numId="30">
    <w:abstractNumId w:val="36"/>
  </w:num>
  <w:num w:numId="31">
    <w:abstractNumId w:val="40"/>
  </w:num>
  <w:num w:numId="32">
    <w:abstractNumId w:val="34"/>
  </w:num>
  <w:num w:numId="33">
    <w:abstractNumId w:val="38"/>
  </w:num>
  <w:num w:numId="34">
    <w:abstractNumId w:val="12"/>
  </w:num>
  <w:num w:numId="35">
    <w:abstractNumId w:val="31"/>
  </w:num>
  <w:num w:numId="36">
    <w:abstractNumId w:val="9"/>
  </w:num>
  <w:num w:numId="37">
    <w:abstractNumId w:val="2"/>
  </w:num>
  <w:num w:numId="38">
    <w:abstractNumId w:val="25"/>
  </w:num>
  <w:num w:numId="39">
    <w:abstractNumId w:val="26"/>
  </w:num>
  <w:num w:numId="40">
    <w:abstractNumId w:val="29"/>
  </w:num>
  <w:num w:numId="41">
    <w:abstractNumId w:val="13"/>
  </w:num>
  <w:num w:numId="42">
    <w:abstractNumId w:val="42"/>
  </w:num>
  <w:num w:numId="43">
    <w:abstractNumId w:val="24"/>
  </w:num>
  <w:num w:numId="44">
    <w:abstractNumId w:val="30"/>
  </w:num>
  <w:num w:numId="45">
    <w:abstractNumId w:val="4"/>
  </w:num>
  <w:num w:numId="46">
    <w:abstractNumId w:val="18"/>
  </w:num>
  <w:num w:numId="47">
    <w:abstractNumId w:val="44"/>
  </w:num>
  <w:num w:numId="48">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160CC"/>
    <w:rsid w:val="00120562"/>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495"/>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152E"/>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092B"/>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A05E5"/>
    <w:rsid w:val="005A1375"/>
    <w:rsid w:val="005A1EDB"/>
    <w:rsid w:val="005A2C87"/>
    <w:rsid w:val="005A3AE9"/>
    <w:rsid w:val="005A3EF7"/>
    <w:rsid w:val="005A501A"/>
    <w:rsid w:val="005B08FE"/>
    <w:rsid w:val="005B2A61"/>
    <w:rsid w:val="005B4E79"/>
    <w:rsid w:val="005B523D"/>
    <w:rsid w:val="005B61EB"/>
    <w:rsid w:val="005B702C"/>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51"/>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601AF"/>
    <w:rsid w:val="00B60EE8"/>
    <w:rsid w:val="00B631C2"/>
    <w:rsid w:val="00B6514F"/>
    <w:rsid w:val="00B66CB6"/>
    <w:rsid w:val="00B67166"/>
    <w:rsid w:val="00B671A4"/>
    <w:rsid w:val="00B678DD"/>
    <w:rsid w:val="00B7076B"/>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3A13"/>
    <w:rsid w:val="00C4476E"/>
    <w:rsid w:val="00C44A08"/>
    <w:rsid w:val="00C45CE6"/>
    <w:rsid w:val="00C45D15"/>
    <w:rsid w:val="00C51048"/>
    <w:rsid w:val="00C5331E"/>
    <w:rsid w:val="00C544B1"/>
    <w:rsid w:val="00C56803"/>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3D31"/>
    <w:rsid w:val="00DF7B20"/>
    <w:rsid w:val="00DF7C6C"/>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7.jpe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0.jpe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jpe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hart" Target="charts/chart1.xml"/><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png"/><Relationship Id="rId87" Type="http://schemas.openxmlformats.org/officeDocument/2006/relationships/image" Target="media/image77.jpeg"/><Relationship Id="rId61" Type="http://schemas.openxmlformats.org/officeDocument/2006/relationships/image" Target="media/image52.png"/><Relationship Id="rId82" Type="http://schemas.openxmlformats.org/officeDocument/2006/relationships/image" Target="media/image72.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3.jpeg"/><Relationship Id="rId9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05140-15CB-4A2B-AF62-E18D8B17C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89</TotalTime>
  <Pages>1</Pages>
  <Words>24111</Words>
  <Characters>137434</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76</cp:revision>
  <cp:lastPrinted>2024-02-28T15:59:00Z</cp:lastPrinted>
  <dcterms:created xsi:type="dcterms:W3CDTF">2023-10-20T07:35:00Z</dcterms:created>
  <dcterms:modified xsi:type="dcterms:W3CDTF">2024-06-2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